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554F67" w14:textId="0715758E" w:rsidR="00FB5BDC" w:rsidRPr="00F0451F" w:rsidRDefault="003D5F21" w:rsidP="00CE375B">
      <w:pPr>
        <w:spacing w:line="276" w:lineRule="auto"/>
        <w:rPr>
          <w:rFonts w:ascii="Times New Roman" w:hAnsi="Times New Roman" w:cs="Times New Roman"/>
          <w:b/>
          <w:i/>
        </w:rPr>
      </w:pPr>
      <w:r w:rsidRPr="00F0451F">
        <w:rPr>
          <w:rFonts w:ascii="Times New Roman" w:hAnsi="Times New Roman" w:cs="Times New Roman"/>
          <w:b/>
          <w:i/>
        </w:rPr>
        <w:t>Discussion</w:t>
      </w:r>
    </w:p>
    <w:p w14:paraId="5D4B7CA9" w14:textId="6909588C" w:rsidR="003D5F21" w:rsidRPr="00F0451F" w:rsidRDefault="00861115" w:rsidP="0039256D">
      <w:pPr>
        <w:spacing w:line="480" w:lineRule="auto"/>
        <w:rPr>
          <w:rFonts w:ascii="Times New Roman" w:hAnsi="Times New Roman" w:cs="Times New Roman"/>
          <w:b/>
        </w:rPr>
      </w:pPr>
      <w:r w:rsidRPr="00F0451F">
        <w:rPr>
          <w:rFonts w:ascii="Times New Roman" w:hAnsi="Times New Roman" w:cs="Times New Roman"/>
          <w:b/>
        </w:rPr>
        <w:t>Vitamin D deficiency and vascular calcification</w:t>
      </w:r>
    </w:p>
    <w:p w14:paraId="2696E67A" w14:textId="38C8E12C" w:rsidR="00861115" w:rsidRPr="00F0451F" w:rsidRDefault="00861115" w:rsidP="00962ED1">
      <w:pPr>
        <w:spacing w:line="480" w:lineRule="auto"/>
        <w:jc w:val="both"/>
        <w:rPr>
          <w:rFonts w:ascii="Times New Roman" w:hAnsi="Times New Roman" w:cs="Times New Roman"/>
        </w:rPr>
      </w:pPr>
      <w:r w:rsidRPr="00F0451F">
        <w:rPr>
          <w:rFonts w:ascii="Times New Roman" w:hAnsi="Times New Roman" w:cs="Times New Roman"/>
        </w:rPr>
        <w:t>Female gender had been shown to be associated with 25-hydroxyvitamin D</w:t>
      </w:r>
      <w:r w:rsidR="0039256D" w:rsidRPr="00F0451F">
        <w:rPr>
          <w:rFonts w:ascii="Times New Roman" w:hAnsi="Times New Roman" w:cs="Times New Roman"/>
        </w:rPr>
        <w:t xml:space="preserve"> (25D)</w:t>
      </w:r>
      <w:r w:rsidRPr="00F0451F">
        <w:rPr>
          <w:rFonts w:ascii="Times New Roman" w:hAnsi="Times New Roman" w:cs="Times New Roman"/>
        </w:rPr>
        <w:t xml:space="preserve"> </w:t>
      </w:r>
      <w:r w:rsidR="00844861" w:rsidRPr="00F0451F">
        <w:rPr>
          <w:rFonts w:ascii="Times New Roman" w:hAnsi="Times New Roman" w:cs="Times New Roman"/>
        </w:rPr>
        <w:t>deficiency in hemodialysis patients</w:t>
      </w:r>
      <w:r w:rsidR="000658BC" w:rsidRPr="00F0451F">
        <w:rPr>
          <w:rFonts w:ascii="Times New Roman" w:hAnsi="Times New Roman" w:cs="Times New Roman"/>
        </w:rPr>
        <w:t xml:space="preserve"> </w:t>
      </w:r>
      <w:r w:rsidR="00844861" w:rsidRPr="00F0451F">
        <w:rPr>
          <w:rFonts w:ascii="Times New Roman" w:hAnsi="Times New Roman" w:cs="Times New Roman"/>
        </w:rPr>
        <w:fldChar w:fldCharType="begin" w:fldLock="1"/>
      </w:r>
      <w:r w:rsidR="0039256D" w:rsidRPr="00F0451F">
        <w:rPr>
          <w:rFonts w:ascii="Times New Roman" w:hAnsi="Times New Roman" w:cs="Times New Roman"/>
        </w:rPr>
        <w:instrText>ADDIN CSL_CITATION {"citationItems":[{"id":"ITEM-1","itemData":{"DOI":"10.1053/j.jrn.2008.04.003","abstract":"Background: Vitamin D deficiency is prevalent in the general elderly population, and is related to an increased risk of osteoporosis, fractures, and cardiovascular calcification. Only limited data and no guidelines are available on vitamin D deficiency in hemodialysis patients. Objective: We aimed to assess the frequency of, and factors associated with, 25(OH) vitamin D deficiency in hemodialysis patients in a French dialysis center. Design: In March 2006, we studied all prevalent hemodialysis patients who had not received native vitamin D supplements in the recent past. According to the Kidney Disease Outcomes and Quality Initiative guidelines, patients were assigned to the following 3 groups: group 1, with a sufficient vitamin D serum level (&gt;75 nmol/L); group 2, with an insufficient level (25 to 75 nmol/L); and group 3, with severe deficiency (&lt;25 nmol/L). Patients' characteristics and biochemical findings were compared between patients of groups 1 and 3. Results: Of 253 patients, 11% patients were in group 1; 47% were in group 2; and 42% were in group 3. The proportions of female and diabetes patients were 42% and 34%, respectively. The mean (± SD) age of all patients was 66.7 ± 14 years, and the mean duration of dialysis was 62 ± 74 months, with a mean schedule of 3 × 6.5 hours and administration of a 1.5 mmol/L calcium dialysate. Concomitant treatment included alfacalcidol (66% of patients) and sevelamer (34% of patients) as a standard phosphate binder. Group 3 patients had a lower dialysis vintage (53 ± 66 vs. 73 ± 85 months, P &lt; .05), a higher number of diabetes patients (45% vs. 21%, P &lt; .05), a higher number of female patients (53% vs. 28%, P &lt; .05), and a higher level of intact parathyroid hormone (260 ± 227 vs. 213 ± 153 pg/mL, P &lt; .05) than group 1 patients. No relationship was found between vitamin D storage levels and bone markers, serum calcium, phosphorus, albumin, body mass index, normalized protein catabolic rate, radiologic vascular calcification score, and hip bone mineral density. In multivariate logistic regression analyses, no factors were significantly associated with vitamin D deficiency. Conclusions: Calcidiol deficiency was highly prevalent in a French dialysis population. The associated factors mainly included female sex, diabetes, shorter dialysis duration, and higher intact parathyroid hormone level. Although there are no guidelines for the therapy of patients with chronic kidney disease at stage 5, the usefulness of vitam…","author":[{"dropping-particle":"","family":"Jean","given":"Guillaume","non-dropping-particle":"","parse-names":false,"suffix":""},{"dropping-particle":"","family":"Charra","given":"Bernard","non-dropping-particle":"","parse-names":false,"suffix":""},{"dropping-particle":"","family":"Chazot","given":"Charles","non-dropping-particle":"","parse-names":false,"suffix":""}],"container-title":"Journal of Renal Nutrition","id":"ITEM-1","issue":"5","issued":{"date-parts":[["2008"]]},"page":"395-399","publisher":"W B Saunders","publisher-place":"Philadelphia, Pennsylvania","title":"Vitamin D Deficiency and Associated Factors in Hemodialysis Patients","type":"article-journal","volume":"18"},"uris":["http://www.mendeley.com/documents/?uuid=f59257c0-f622-3f77-be76-79e033c16095"]},{"id":"ITEM-2","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2","issue":"2","issued":{"date-parts":[["2012"]]},"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1,2)","plainTextFormattedCitation":"(1,2)","previouslyFormattedCitation":"(1,2)"},"properties":{"noteIndex":0},"schema":"https://github.com/citation-style-language/schema/raw/master/csl-citation.json"}</w:instrText>
      </w:r>
      <w:r w:rsidR="00844861" w:rsidRPr="00F0451F">
        <w:rPr>
          <w:rFonts w:ascii="Times New Roman" w:hAnsi="Times New Roman" w:cs="Times New Roman"/>
        </w:rPr>
        <w:fldChar w:fldCharType="separate"/>
      </w:r>
      <w:r w:rsidR="000658BC" w:rsidRPr="00F0451F">
        <w:rPr>
          <w:rFonts w:ascii="Times New Roman" w:hAnsi="Times New Roman" w:cs="Times New Roman"/>
          <w:noProof/>
        </w:rPr>
        <w:t>(1,2)</w:t>
      </w:r>
      <w:r w:rsidR="00844861" w:rsidRPr="00F0451F">
        <w:rPr>
          <w:rFonts w:ascii="Times New Roman" w:hAnsi="Times New Roman" w:cs="Times New Roman"/>
        </w:rPr>
        <w:fldChar w:fldCharType="end"/>
      </w:r>
      <w:r w:rsidR="000658BC" w:rsidRPr="00F0451F">
        <w:rPr>
          <w:rFonts w:ascii="Times New Roman" w:hAnsi="Times New Roman" w:cs="Times New Roman"/>
        </w:rPr>
        <w:t>. However</w:t>
      </w:r>
      <w:r w:rsidR="00CC1E3D" w:rsidRPr="00F0451F">
        <w:rPr>
          <w:rFonts w:ascii="Times New Roman" w:hAnsi="Times New Roman" w:cs="Times New Roman"/>
        </w:rPr>
        <w:t>,</w:t>
      </w:r>
      <w:r w:rsidR="000658BC" w:rsidRPr="00F0451F">
        <w:rPr>
          <w:rFonts w:ascii="Times New Roman" w:hAnsi="Times New Roman" w:cs="Times New Roman"/>
        </w:rPr>
        <w:t xml:space="preserve"> the relationship between the serum vitamin D level and vascular calcification scores in hemodialysis patients remained</w:t>
      </w:r>
      <w:r w:rsidR="00CC1E3D" w:rsidRPr="00F0451F">
        <w:rPr>
          <w:rFonts w:ascii="Times New Roman" w:hAnsi="Times New Roman" w:cs="Times New Roman"/>
        </w:rPr>
        <w:t xml:space="preserve"> unclear.</w:t>
      </w:r>
      <w:r w:rsidR="0039256D" w:rsidRPr="00F0451F">
        <w:rPr>
          <w:rFonts w:ascii="Times New Roman" w:hAnsi="Times New Roman" w:cs="Times New Roman"/>
        </w:rPr>
        <w:t xml:space="preserve"> Chang et al. illustrated a negative correlation of 25D levels with the Kauppila index in 289 hemodialysis patients from a cohort in South Korea </w:t>
      </w:r>
      <w:r w:rsidR="0039256D" w:rsidRPr="00F0451F">
        <w:rPr>
          <w:rFonts w:ascii="Times New Roman" w:hAnsi="Times New Roman" w:cs="Times New Roman"/>
        </w:rPr>
        <w:fldChar w:fldCharType="begin" w:fldLock="1"/>
      </w:r>
      <w:r w:rsidR="0039256D" w:rsidRPr="00F0451F">
        <w:rPr>
          <w:rFonts w:ascii="Times New Roman" w:hAnsi="Times New Roman" w:cs="Times New Roman"/>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2)","plainTextFormattedCitation":"(2)","previouslyFormattedCitation":"(2)"},"properties":{"noteIndex":0},"schema":"https://github.com/citation-style-language/schema/raw/master/csl-citation.json"}</w:instrText>
      </w:r>
      <w:r w:rsidR="0039256D" w:rsidRPr="00F0451F">
        <w:rPr>
          <w:rFonts w:ascii="Times New Roman" w:hAnsi="Times New Roman" w:cs="Times New Roman"/>
        </w:rPr>
        <w:fldChar w:fldCharType="separate"/>
      </w:r>
      <w:r w:rsidR="0039256D" w:rsidRPr="00F0451F">
        <w:rPr>
          <w:rFonts w:ascii="Times New Roman" w:hAnsi="Times New Roman" w:cs="Times New Roman"/>
          <w:noProof/>
        </w:rPr>
        <w:t>(2)</w:t>
      </w:r>
      <w:r w:rsidR="0039256D" w:rsidRPr="00F0451F">
        <w:rPr>
          <w:rFonts w:ascii="Times New Roman" w:hAnsi="Times New Roman" w:cs="Times New Roman"/>
        </w:rPr>
        <w:fldChar w:fldCharType="end"/>
      </w:r>
      <w:r w:rsidR="0039256D" w:rsidRPr="00F0451F">
        <w:rPr>
          <w:rFonts w:ascii="Times New Roman" w:hAnsi="Times New Roman" w:cs="Times New Roman"/>
        </w:rPr>
        <w:t xml:space="preserve">. Wang et al. revealed a similar result, where 25D levels were negatively related to the Kauppila index in 126 hemodialysis patients from China </w:t>
      </w:r>
      <w:r w:rsidR="0039256D" w:rsidRPr="00F0451F">
        <w:rPr>
          <w:rFonts w:ascii="Times New Roman" w:hAnsi="Times New Roman" w:cs="Times New Roman"/>
        </w:rPr>
        <w:fldChar w:fldCharType="begin" w:fldLock="1"/>
      </w:r>
      <w:r w:rsidR="0097700B" w:rsidRPr="00F0451F">
        <w:rPr>
          <w:rFonts w:ascii="Times New Roman" w:hAnsi="Times New Roman" w:cs="Times New Roman"/>
        </w:rPr>
        <w:instrText>ADDIN CSL_CITATION {"citationItems":[{"id":"ITEM-1","itemData":{"abstract":"The aim of this study was to analyze the correlation of serum 25-hydroxyvitamin D level with vascular calcification in patients treated with hemodialysis. Methods: As a cross-sectional study, 126 patients receiving maintenance hemodialysis (MHD) in our hospital were enrolled in this study. According to the serum 25-hydroxyvitamin D level, the patients were divided into 25-hydroxyvitamin D deficiency group (30 ηg/ml or less than 30 ηg/ml) and 25-hydroxyvitamin D normal level group (&gt;30 ηg/ml). All of the subjects underwent lateral lumbar, pelvis and hands X-ray examination to score the degree of calcification (Kauppila score). Results: Among the 126 patients treated with MHD, there were 110 patients with 25-hydroxyvitamin D deficiency and 16 patients with normal 25-hydroxyvitamin D level. There was no significant difference found in gender, age, age of dialysis, active vitamin D treatment, blood calcium, blood phosphorus, blood parathyroid hormone (PTH) and other related indicators between the two groups. The incidence of vascular calcification in patients with 25-hydroxyvitamin D deficiency was significantly higher than that in patients with normal 25-hydroxyvitamin D level (P = 0.001). Serum 25-hydroxyvitamin D level had a negative correlation with the calcification score (r = 0.193, P = 0.193). Logistic regression showed that 25-hydroxyvitamin D was not a risk factor for vascular calcification in MHD patients. Serum 25-hydroxyvitamin D level is generally low in patients with MHD. Conclusions: Patients with 25-hydroxyvitamin D deficiency have a higher incidence of vascular calcification with a markedly negative correlation. Thus, for the patients treated with MHD, vitamin D deficiency should be actively treated.","author":[{"dropping-particle":"","family":"Wang","given":"Fang","non-dropping-particle":"","parse-names":false,"suffix":""},{"dropping-particle":"","family":"Wu","given":"Shukun","non-dropping-particle":"","parse-names":false,"suffix":""},{"dropping-particle":"","family":"Ruan","given":"Yizhe","non-dropping-particle":"","parse-names":false,"suffix":""},{"dropping-particle":"","family":"Wang","given":"Li","non-dropping-particle":"","parse-names":false,"suffix":""}],"container-title":"International Journal of Clinical and Experimental Medicine","id":"ITEM-1","issue":"9","issued":{"date-parts":[["2015"]]},"note":"gender differences not discussed","page":"15745-15751","publisher-place":"L. Wang, Department of Urology, Sichuan Academy of Medical Science, Sichuan Provincial People’s Hospital, Chengdu, China","title":"Correlation of serum 25-hydroxyvitamin D level with vascular calcification in hemodialysis patients","type":"article-journal","volume":"8"},"uris":["http://www.mendeley.com/documents/?uuid=02566241-615a-3924-96d1-52798309a96b"]}],"mendeley":{"formattedCitation":"(3)","plainTextFormattedCitation":"(3)","previouslyFormattedCitation":"(3)"},"properties":{"noteIndex":0},"schema":"https://github.com/citation-style-language/schema/raw/master/csl-citation.json"}</w:instrText>
      </w:r>
      <w:r w:rsidR="0039256D" w:rsidRPr="00F0451F">
        <w:rPr>
          <w:rFonts w:ascii="Times New Roman" w:hAnsi="Times New Roman" w:cs="Times New Roman"/>
        </w:rPr>
        <w:fldChar w:fldCharType="separate"/>
      </w:r>
      <w:r w:rsidR="0039256D" w:rsidRPr="00F0451F">
        <w:rPr>
          <w:rFonts w:ascii="Times New Roman" w:hAnsi="Times New Roman" w:cs="Times New Roman"/>
          <w:noProof/>
        </w:rPr>
        <w:t>(3)</w:t>
      </w:r>
      <w:r w:rsidR="0039256D" w:rsidRPr="00F0451F">
        <w:rPr>
          <w:rFonts w:ascii="Times New Roman" w:hAnsi="Times New Roman" w:cs="Times New Roman"/>
        </w:rPr>
        <w:fldChar w:fldCharType="end"/>
      </w:r>
      <w:r w:rsidR="0039256D" w:rsidRPr="00F0451F">
        <w:rPr>
          <w:rFonts w:ascii="Times New Roman" w:hAnsi="Times New Roman" w:cs="Times New Roman"/>
        </w:rPr>
        <w:t>. In both studies, 25D levels lost their significances</w:t>
      </w:r>
      <w:r w:rsidR="0097700B" w:rsidRPr="00F0451F">
        <w:rPr>
          <w:rFonts w:ascii="Times New Roman" w:hAnsi="Times New Roman" w:cs="Times New Roman"/>
        </w:rPr>
        <w:t xml:space="preserve"> after adjustment</w:t>
      </w:r>
      <w:r w:rsidR="0039256D" w:rsidRPr="00F0451F">
        <w:rPr>
          <w:rFonts w:ascii="Times New Roman" w:hAnsi="Times New Roman" w:cs="Times New Roman"/>
        </w:rPr>
        <w:t>.</w:t>
      </w:r>
      <w:r w:rsidR="0097700B" w:rsidRPr="00F0451F">
        <w:rPr>
          <w:rFonts w:ascii="Times New Roman" w:hAnsi="Times New Roman" w:cs="Times New Roman"/>
        </w:rPr>
        <w:t xml:space="preserve"> </w:t>
      </w:r>
      <w:proofErr w:type="spellStart"/>
      <w:r w:rsidR="0097700B" w:rsidRPr="00F0451F">
        <w:rPr>
          <w:rFonts w:ascii="Times New Roman" w:hAnsi="Times New Roman" w:cs="Times New Roman"/>
        </w:rPr>
        <w:t>Kanbay</w:t>
      </w:r>
      <w:proofErr w:type="spellEnd"/>
      <w:r w:rsidR="0097700B" w:rsidRPr="00F0451F">
        <w:rPr>
          <w:rFonts w:ascii="Times New Roman" w:hAnsi="Times New Roman" w:cs="Times New Roman"/>
        </w:rPr>
        <w:t xml:space="preserve"> et al. studied </w:t>
      </w:r>
      <w:r w:rsidR="00962ED1" w:rsidRPr="00F0451F">
        <w:rPr>
          <w:rFonts w:ascii="Times New Roman" w:hAnsi="Times New Roman" w:cs="Times New Roman"/>
        </w:rPr>
        <w:t>177 patients with CKD stages 2 to 3 (eGFR 30–90 mL/min/1.73m</w:t>
      </w:r>
      <w:r w:rsidR="00962ED1" w:rsidRPr="00F0451F">
        <w:rPr>
          <w:rFonts w:ascii="Times New Roman" w:hAnsi="Times New Roman" w:cs="Times New Roman"/>
          <w:vertAlign w:val="superscript"/>
        </w:rPr>
        <w:t>2</w:t>
      </w:r>
      <w:r w:rsidR="00962ED1" w:rsidRPr="00F0451F">
        <w:rPr>
          <w:rFonts w:ascii="Times New Roman" w:hAnsi="Times New Roman" w:cs="Times New Roman"/>
        </w:rPr>
        <w:t>)</w:t>
      </w:r>
      <w:r w:rsidR="00D910A3" w:rsidRPr="00F0451F">
        <w:rPr>
          <w:rFonts w:ascii="Times New Roman" w:hAnsi="Times New Roman" w:cs="Times New Roman"/>
        </w:rPr>
        <w:t xml:space="preserve">, in which 25D levels showed no significant correlation with </w:t>
      </w:r>
      <w:proofErr w:type="spellStart"/>
      <w:r w:rsidR="00D910A3" w:rsidRPr="00F0451F">
        <w:rPr>
          <w:rFonts w:ascii="Times New Roman" w:hAnsi="Times New Roman" w:cs="Times New Roman"/>
        </w:rPr>
        <w:t>Gensini</w:t>
      </w:r>
      <w:proofErr w:type="spellEnd"/>
      <w:r w:rsidR="00D910A3" w:rsidRPr="00F0451F">
        <w:rPr>
          <w:rFonts w:ascii="Times New Roman" w:hAnsi="Times New Roman" w:cs="Times New Roman"/>
        </w:rPr>
        <w:t xml:space="preserve"> score in univariate analysis </w:t>
      </w:r>
      <w:r w:rsidR="00D910A3" w:rsidRPr="00F0451F">
        <w:rPr>
          <w:rFonts w:ascii="Times New Roman" w:hAnsi="Times New Roman" w:cs="Times New Roman"/>
        </w:rPr>
        <w:fldChar w:fldCharType="begin" w:fldLock="1"/>
      </w:r>
      <w:r w:rsidR="00C401B7" w:rsidRPr="00F0451F">
        <w:rPr>
          <w:rFonts w:ascii="Times New Roman" w:hAnsi="Times New Roman" w:cs="Times New Roman"/>
        </w:rPr>
        <w:instrText>ADDIN CSL_CITATION {"citationItems":[{"id":"ITEM-1","itemData":{"DOI":"10.2215/CJN.02560310","PMID":"20576822","abstract":"Background and objectives: Cardiovascular disease in chronic kidney disease (CKD) is explained in part by traditional cardiovascular risk factors; by uremia-specific factors; and by abnormalities of mineral metabolism, factors involved in its regulation, and in the vascular calcification process. Design, setting, participants, &amp; measurements: In an unselected population of 177 patients with calculated GFR (eGFR) between 90 and 30 ml/min per 1.73 m 2, the link between the mineral metabolism abnormalities (calcium, phosphorus, calcium-phosphorus product), regulatory factors (parathyroid hormone [PTH], intact PTH [iPTH], vitamin D, fibroblast growth factor 23 [FGF 23], and fetuin A), and the severity of coronary artery disease (CAD) assessed by coronary angiography were evaluated in three subgroups defined by tertiles of Gensini lesion severity score. Results: The mean serum values for FGF 23 in the entire study population was 28.1 ± 17.3 RU/ml and for fetuin A was 473.1 ± 156.2 μg/ml. Patients with eGFR &lt; 60 ml/min per 1.73 m 2 had significantly higher values of FGF 23 compared with patients with eGFR &gt; 60 ml/min per 1.73 m2. The Gensini score values significantly correlated with gender; arterial hypertension; and HDL cholesterol, eGFR, iPTH, FGF 23, and fetuin A levels. After the adjustments for traditional and uremia-related cardiovascular risk factors, the FGF 23 and fetuin A remained significant predictors of the Gensini score. Conclusions: This study suggests that in a relatively young population with mild-to-moderate alteration of kidney function and with less traditional cardiovascular risk factors, anomalies of the serum FGF 23 and fetuin A levels appear early in the course of disease and are independent major predictors for extent of CAD. Copyright © 2010 by the American Society of Nephrology.","author":[{"dropping-particle":"","family":"Kanbay","given":"Mehmet","non-dropping-particle":"","parse-names":false,"suffix":""},{"dropping-particle":"","family":"Nicoleta","given":"Mardare","non-dropping-particle":"","parse-names":false,"suffix":""},{"dropping-particle":"","family":"Selcoki","given":"Yusuf","non-dropping-particle":"","parse-names":false,"suffix":""},{"dropping-particle":"","family":"Ikizek","given":"Mustafa","non-dropping-particle":"","parse-names":false,"suffix":""},{"dropping-particle":"","family":"Aydin","given":"Murat","non-dropping-particle":"","parse-names":false,"suffix":""},{"dropping-particle":"","family":"Eryonucu","given":"Beyhan","non-dropping-particle":"","parse-names":false,"suffix":""},{"dropping-particle":"","family":"Duranay","given":"Murat","non-dropping-particle":"","parse-names":false,"suffix":""},{"dropping-particle":"","family":"Akcay","given":"Ali","non-dropping-particle":"","parse-names":false,"suffix":""},{"dropping-particle":"","family":"Armutcu","given":"Ferah","non-dropping-particle":"","parse-names":false,"suffix":""},{"dropping-particle":"","family":"Covic","given":"Adrian","non-dropping-particle":"","parse-names":false,"suffix":""}],"container-title":"Clinical Journal of the American Society of Nephrology","id":"ITEM-1","issue":"10","issued":{"date-parts":[["2010"]]},"page":"1780-1786","publisher-place":"M. Kanbay, Department of Medicine, Fatih University, School of Medicine, Ankara, Turkey","title":"Fibroblast growth factor 23 and fetuin A are independent predictors for the coronary artery disease extent in mild chronic kidney disease","type":"article-journal","volume":"5"},"uris":["http://www.mendeley.com/documents/?uuid=1df2a34b-2ff0-3bd6-97ce-b669809d46cf"]}],"mendeley":{"formattedCitation":"(4)","plainTextFormattedCitation":"(4)","previouslyFormattedCitation":"(4)"},"properties":{"noteIndex":0},"schema":"https://github.com/citation-style-language/schema/raw/master/csl-citation.json"}</w:instrText>
      </w:r>
      <w:r w:rsidR="00D910A3" w:rsidRPr="00F0451F">
        <w:rPr>
          <w:rFonts w:ascii="Times New Roman" w:hAnsi="Times New Roman" w:cs="Times New Roman"/>
        </w:rPr>
        <w:fldChar w:fldCharType="separate"/>
      </w:r>
      <w:r w:rsidR="00D910A3" w:rsidRPr="00F0451F">
        <w:rPr>
          <w:rFonts w:ascii="Times New Roman" w:hAnsi="Times New Roman" w:cs="Times New Roman"/>
          <w:noProof/>
        </w:rPr>
        <w:t>(4)</w:t>
      </w:r>
      <w:r w:rsidR="00D910A3" w:rsidRPr="00F0451F">
        <w:rPr>
          <w:rFonts w:ascii="Times New Roman" w:hAnsi="Times New Roman" w:cs="Times New Roman"/>
        </w:rPr>
        <w:fldChar w:fldCharType="end"/>
      </w:r>
      <w:r w:rsidR="00D910A3" w:rsidRPr="00F0451F">
        <w:rPr>
          <w:rFonts w:ascii="Times New Roman" w:hAnsi="Times New Roman" w:cs="Times New Roman"/>
        </w:rPr>
        <w:t>.</w:t>
      </w:r>
      <w:r w:rsidR="0056795F" w:rsidRPr="00F0451F">
        <w:rPr>
          <w:rFonts w:ascii="Times New Roman" w:hAnsi="Times New Roman" w:cs="Times New Roman"/>
        </w:rPr>
        <w:t xml:space="preserve"> The relationship between 25D and vascular calcification in </w:t>
      </w:r>
      <w:r w:rsidR="00FF26AD" w:rsidRPr="00F0451F">
        <w:rPr>
          <w:rFonts w:ascii="Times New Roman" w:hAnsi="Times New Roman" w:cs="Times New Roman"/>
        </w:rPr>
        <w:t>different</w:t>
      </w:r>
      <w:r w:rsidR="0056795F" w:rsidRPr="00F0451F">
        <w:rPr>
          <w:rFonts w:ascii="Times New Roman" w:hAnsi="Times New Roman" w:cs="Times New Roman"/>
        </w:rPr>
        <w:t xml:space="preserve"> gender</w:t>
      </w:r>
      <w:r w:rsidR="00FF26AD" w:rsidRPr="00F0451F">
        <w:rPr>
          <w:rFonts w:ascii="Times New Roman" w:hAnsi="Times New Roman" w:cs="Times New Roman"/>
        </w:rPr>
        <w:t>s</w:t>
      </w:r>
      <w:r w:rsidR="0056795F" w:rsidRPr="00F0451F">
        <w:rPr>
          <w:rFonts w:ascii="Times New Roman" w:hAnsi="Times New Roman" w:cs="Times New Roman"/>
        </w:rPr>
        <w:t xml:space="preserve"> remained unclear</w:t>
      </w:r>
      <w:r w:rsidR="00252735" w:rsidRPr="00F0451F">
        <w:rPr>
          <w:rFonts w:ascii="Times New Roman" w:hAnsi="Times New Roman" w:cs="Times New Roman"/>
        </w:rPr>
        <w:t>, but the evidences may support some level of association between female gender and vascular calcification.</w:t>
      </w:r>
    </w:p>
    <w:p w14:paraId="15AA38D2" w14:textId="4AC307A6" w:rsidR="005D4631" w:rsidRPr="00F0451F" w:rsidRDefault="005D4631" w:rsidP="00962ED1">
      <w:pPr>
        <w:spacing w:line="480" w:lineRule="auto"/>
        <w:jc w:val="both"/>
        <w:rPr>
          <w:rFonts w:ascii="Times New Roman" w:hAnsi="Times New Roman" w:cs="Times New Roman"/>
          <w:b/>
        </w:rPr>
      </w:pPr>
      <w:r w:rsidRPr="00F0451F">
        <w:rPr>
          <w:rFonts w:ascii="Times New Roman" w:hAnsi="Times New Roman" w:cs="Times New Roman"/>
          <w:b/>
        </w:rPr>
        <w:t>Parathyroid hormone</w:t>
      </w:r>
      <w:r w:rsidR="00153CC1" w:rsidRPr="00F0451F">
        <w:rPr>
          <w:rFonts w:ascii="Times New Roman" w:hAnsi="Times New Roman" w:cs="Times New Roman"/>
          <w:b/>
        </w:rPr>
        <w:t>, sclerostin, FGF-23</w:t>
      </w:r>
      <w:r w:rsidRPr="00F0451F">
        <w:rPr>
          <w:rFonts w:ascii="Times New Roman" w:hAnsi="Times New Roman" w:cs="Times New Roman"/>
          <w:b/>
        </w:rPr>
        <w:t xml:space="preserve"> and vascular calcification</w:t>
      </w:r>
    </w:p>
    <w:p w14:paraId="699C9D62" w14:textId="53BCC59A" w:rsidR="0062305E" w:rsidRPr="00F0451F" w:rsidRDefault="00C86289" w:rsidP="00962ED1">
      <w:pPr>
        <w:spacing w:line="480" w:lineRule="auto"/>
        <w:jc w:val="both"/>
        <w:rPr>
          <w:rFonts w:ascii="Times New Roman" w:hAnsi="Times New Roman" w:cs="Times New Roman"/>
        </w:rPr>
      </w:pPr>
      <w:r w:rsidRPr="00F0451F">
        <w:rPr>
          <w:rFonts w:ascii="Times New Roman" w:hAnsi="Times New Roman" w:cs="Times New Roman"/>
        </w:rPr>
        <w:t>Parathyroid hormones had been shown to induce phosphaturic response, decrease reabsorption of calcium and phosphate from urine and increase uptake of calcium and phosphate from intestines and bone into the bloodstream.</w:t>
      </w:r>
      <w:r w:rsidR="005916C1" w:rsidRPr="00F0451F">
        <w:rPr>
          <w:rFonts w:ascii="Times New Roman" w:hAnsi="Times New Roman" w:cs="Times New Roman"/>
        </w:rPr>
        <w:t xml:space="preserve"> Patients with higher PTH showed increased risk of low bone mass, </w:t>
      </w:r>
      <w:proofErr w:type="spellStart"/>
      <w:r w:rsidR="002B5C89" w:rsidRPr="00F0451F">
        <w:rPr>
          <w:rFonts w:ascii="Times New Roman" w:hAnsi="Times New Roman" w:cs="Times New Roman"/>
        </w:rPr>
        <w:t>Kirkpantur</w:t>
      </w:r>
      <w:proofErr w:type="spellEnd"/>
      <w:r w:rsidR="002B5C89" w:rsidRPr="00F0451F">
        <w:rPr>
          <w:rFonts w:ascii="Times New Roman" w:hAnsi="Times New Roman" w:cs="Times New Roman"/>
        </w:rPr>
        <w:t xml:space="preserve"> et al. </w:t>
      </w:r>
      <w:r w:rsidR="00825A5E" w:rsidRPr="00F0451F">
        <w:rPr>
          <w:rFonts w:ascii="Times New Roman" w:hAnsi="Times New Roman" w:cs="Times New Roman"/>
        </w:rPr>
        <w:t>inferred</w:t>
      </w:r>
      <w:r w:rsidR="005916C1" w:rsidRPr="00F0451F">
        <w:rPr>
          <w:rFonts w:ascii="Times New Roman" w:hAnsi="Times New Roman" w:cs="Times New Roman"/>
        </w:rPr>
        <w:t xml:space="preserve"> a </w:t>
      </w:r>
      <w:r w:rsidR="00825A5E" w:rsidRPr="00F0451F">
        <w:rPr>
          <w:rFonts w:ascii="Times New Roman" w:hAnsi="Times New Roman" w:cs="Times New Roman"/>
        </w:rPr>
        <w:t xml:space="preserve">negative relation between serum PTH level and bone mineral densities, with a </w:t>
      </w:r>
      <w:r w:rsidR="005916C1" w:rsidRPr="00F0451F">
        <w:rPr>
          <w:rFonts w:ascii="Times New Roman" w:hAnsi="Times New Roman" w:cs="Times New Roman"/>
        </w:rPr>
        <w:t xml:space="preserve">standard regression coefficient of -0.21– -0.33 </w:t>
      </w:r>
      <w:r w:rsidR="005916C1" w:rsidRPr="00F0451F">
        <w:rPr>
          <w:rFonts w:ascii="Times New Roman" w:hAnsi="Times New Roman" w:cs="Times New Roman"/>
        </w:rPr>
        <w:fldChar w:fldCharType="begin" w:fldLock="1"/>
      </w:r>
      <w:r w:rsidR="00C401B7" w:rsidRPr="00F0451F">
        <w:rPr>
          <w:rFonts w:ascii="Times New Roman" w:hAnsi="Times New Roman" w:cs="Times New Roman"/>
        </w:rPr>
        <w:instrText>ADDIN CSL_CITATION {"citationItems":[{"id":"ITEM-1","itemData":{"DOI":"10.1111/j.1525-1594.2009.00814.x","abstract":"Patients with end-stage renal disease have a very high prevalance and\nextent of arterial calcification. A number of studies suggest that\nsimilar pathophysiologic mechanisms are responsible for development and\nprogression of calcification of atherosclerotic plaque and bone\nformation. Fetuin-A is a potent calcification inhibitor and is expressed\nin bone, with not-yet well-defined functions. The aim of this study was\nto investigate the relation between bone mineral densitometry\nparameters, coronary artery calcification, and serum fetuin-A levels. In\na cross-sectional design, we included 72 maintenance hemodialysis (HD)\npatients and 30 age- and gender- matched healthy controls. Serum\nfetuin-A levels were studied both in maintenance HD patients and healthy\ncontrols. Maintenance HD patients had radius, hip, and lumbar spine bone\nmineral density (BMD) assessed by dual-energy X-ray absorptiometry and\ncoronary artery calcification score (CACS) measured by electron-beam\ncomputed tomography. The associations between site-specific BMD\nparameters, CACS, and serum fetuin-A levels were studied in maintenance\nHD patients. CACS, mass, and volume of plaques in coronary arteries were\nsignificantly higher in patients with a T-score below -2.5 than above in\nthe proximal region of the radius, neck and trochanter of the femur, and\nthe lumbar spine. Mean serum fetuin-A concentration was 0.636 +/- 0.118\ng/L in maintenance HD patients and it was less than healthy controls\n(0.829 +/- 0.100 g/L, P &lt; 0.0001). CACS, mass, and volume of plaques in\ncoronary arteries correlated significantly with the serum fetuin-A\nlevels. Moreover, significant positive correlations were shown between\nthe serum fetuin-A levels, BMD values, and T-scores of proximal radius,\nneck, and trochanter of the femur, but not with the lumbar spine. The\npresent study demonstrates an association between serum fetuin-A levels,\ncoronary artery calcification, and bone mineral densities-except for the\nlumbar spine, in maintenance HD patients. However, the results should be\ninterpreted with caution because of the cross-sectional design of the\nstudy.","author":[{"dropping-particle":"","family":"Kirkpantur","given":"Alper","non-dropping-particle":"","parse-names":false,"suffix":""},{"dropping-particle":"","family":"Altun","given":"Bulent","non-dropping-particle":"","parse-names":false,"suffix":""},{"dropping-particle":"","family":"Hazirolan","given":"Tuncay","non-dropping-particle":"","parse-names":false,"suffix":""},{"dropping-particle":"","family":"Akata","given":"Deniz","non-dropping-particle":"","parse-names":false,"suffix":""},{"dropping-particle":"","family":"Arici","given":"Mustafa","non-dropping-particle":"","parse-names":false,"suffix":""},{"dropping-particle":"","family":"Kirazli","given":"Serafettin","non-dropping-particle":"","parse-names":false,"suffix":""},{"dropping-particle":"","family":"Turgan","given":"Cetin","non-dropping-particle":"","parse-names":false,"suffix":""}],"container-title":"ARTIFICIAL ORGANS","id":"ITEM-1","issue":"10","issued":{"date-parts":[["2009"]]},"page":"844-854","title":"Association Among Serum Fetuin-A Level, Coronary Artery Calcification, and Bone Mineral Densitometry in Maintenance Hemodialysis Patients","type":"article-journal","volume":"33"},"uris":["http://www.mendeley.com/documents/?uuid=25d11d72-29f5-37e3-9fcc-a8654f3d8977"]}],"mendeley":{"formattedCitation":"(5)","plainTextFormattedCitation":"(5)","previouslyFormattedCitation":"(5)"},"properties":{"noteIndex":0},"schema":"https://github.com/citation-style-language/schema/raw/master/csl-citation.json"}</w:instrText>
      </w:r>
      <w:r w:rsidR="005916C1" w:rsidRPr="00F0451F">
        <w:rPr>
          <w:rFonts w:ascii="Times New Roman" w:hAnsi="Times New Roman" w:cs="Times New Roman"/>
        </w:rPr>
        <w:fldChar w:fldCharType="separate"/>
      </w:r>
      <w:r w:rsidR="005916C1" w:rsidRPr="00F0451F">
        <w:rPr>
          <w:rFonts w:ascii="Times New Roman" w:hAnsi="Times New Roman" w:cs="Times New Roman"/>
          <w:noProof/>
        </w:rPr>
        <w:t>(5)</w:t>
      </w:r>
      <w:r w:rsidR="005916C1" w:rsidRPr="00F0451F">
        <w:rPr>
          <w:rFonts w:ascii="Times New Roman" w:hAnsi="Times New Roman" w:cs="Times New Roman"/>
        </w:rPr>
        <w:fldChar w:fldCharType="end"/>
      </w:r>
      <w:r w:rsidR="005916C1" w:rsidRPr="00F0451F">
        <w:rPr>
          <w:rFonts w:ascii="Times New Roman" w:hAnsi="Times New Roman" w:cs="Times New Roman"/>
        </w:rPr>
        <w:t>.</w:t>
      </w:r>
      <w:r w:rsidRPr="00F0451F">
        <w:rPr>
          <w:rFonts w:ascii="Times New Roman" w:hAnsi="Times New Roman" w:cs="Times New Roman"/>
        </w:rPr>
        <w:t xml:space="preserve"> </w:t>
      </w:r>
      <w:r w:rsidR="00A47CA1" w:rsidRPr="00F0451F">
        <w:rPr>
          <w:rFonts w:ascii="Times New Roman" w:hAnsi="Times New Roman" w:cs="Times New Roman"/>
        </w:rPr>
        <w:t>Intact PTH</w:t>
      </w:r>
      <w:r w:rsidR="00C401B7" w:rsidRPr="00F0451F">
        <w:rPr>
          <w:rFonts w:ascii="Times New Roman" w:hAnsi="Times New Roman" w:cs="Times New Roman"/>
        </w:rPr>
        <w:t xml:space="preserve"> is shown to be related with </w:t>
      </w:r>
      <w:proofErr w:type="spellStart"/>
      <w:r w:rsidR="00C401B7" w:rsidRPr="00F0451F">
        <w:rPr>
          <w:rFonts w:ascii="Times New Roman" w:hAnsi="Times New Roman" w:cs="Times New Roman"/>
        </w:rPr>
        <w:t>Gensini</w:t>
      </w:r>
      <w:proofErr w:type="spellEnd"/>
      <w:r w:rsidR="00C401B7" w:rsidRPr="00F0451F">
        <w:rPr>
          <w:rFonts w:ascii="Times New Roman" w:hAnsi="Times New Roman" w:cs="Times New Roman"/>
        </w:rPr>
        <w:t xml:space="preserve"> vascular calcification score, with a correlation coefficient of 0.152, p = 0.044 </w:t>
      </w:r>
      <w:r w:rsidR="00C401B7" w:rsidRPr="00F0451F">
        <w:rPr>
          <w:rFonts w:ascii="Times New Roman" w:hAnsi="Times New Roman" w:cs="Times New Roman"/>
        </w:rPr>
        <w:fldChar w:fldCharType="begin" w:fldLock="1"/>
      </w:r>
      <w:r w:rsidR="009B42C4" w:rsidRPr="00F0451F">
        <w:rPr>
          <w:rFonts w:ascii="Times New Roman" w:hAnsi="Times New Roman" w:cs="Times New Roman"/>
        </w:rPr>
        <w:instrText>ADDIN CSL_CITATION {"citationItems":[{"id":"ITEM-1","itemData":{"DOI":"10.2215/CJN.02560310","PMID":"20576822","abstract":"Background and objectives: Cardiovascular disease in chronic kidney disease (CKD) is explained in part by traditional cardiovascular risk factors; by uremia-specific factors; and by abnormalities of mineral metabolism, factors involved in its regulation, and in the vascular calcification process. Design, setting, participants, &amp; measurements: In an unselected population of 177 patients with calculated GFR (eGFR) between 90 and 30 ml/min per 1.73 m 2, the link between the mineral metabolism abnormalities (calcium, phosphorus, calcium-phosphorus product), regulatory factors (parathyroid hormone [PTH], intact PTH [iPTH], vitamin D, fibroblast growth factor 23 [FGF 23], and fetuin A), and the severity of coronary artery disease (CAD) assessed by coronary angiography were evaluated in three subgroups defined by tertiles of Gensini lesion severity score. Results: The mean serum values for FGF 23 in the entire study population was 28.1 ± 17.3 RU/ml and for fetuin A was 473.1 ± 156.2 μg/ml. Patients with eGFR &lt; 60 ml/min per 1.73 m 2 had significantly higher values of FGF 23 compared with patients with eGFR &gt; 60 ml/min per 1.73 m2. The Gensini score values significantly correlated with gender; arterial hypertension; and HDL cholesterol, eGFR, iPTH, FGF 23, and fetuin A levels. After the adjustments for traditional and uremia-related cardiovascular risk factors, the FGF 23 and fetuin A remained significant predictors of the Gensini score. Conclusions: This study suggests that in a relatively young population with mild-to-moderate alteration of kidney function and with less traditional cardiovascular risk factors, anomalies of the serum FGF 23 and fetuin A levels appear early in the course of disease and are independent major predictors for extent of CAD. Copyright © 2010 by the American Society of Nephrology.","author":[{"dropping-particle":"","family":"Kanbay","given":"Mehmet","non-dropping-particle":"","parse-names":false,"suffix":""},{"dropping-particle":"","family":"Nicoleta","given":"Mardare","non-dropping-particle":"","parse-names":false,"suffix":""},{"dropping-particle":"","family":"Selcoki","given":"Yusuf","non-dropping-particle":"","parse-names":false,"suffix":""},{"dropping-particle":"","family":"Ikizek","given":"Mustafa","non-dropping-particle":"","parse-names":false,"suffix":""},{"dropping-particle":"","family":"Aydin","given":"Murat","non-dropping-particle":"","parse-names":false,"suffix":""},{"dropping-particle":"","family":"Eryonucu","given":"Beyhan","non-dropping-particle":"","parse-names":false,"suffix":""},{"dropping-particle":"","family":"Duranay","given":"Murat","non-dropping-particle":"","parse-names":false,"suffix":""},{"dropping-particle":"","family":"Akcay","given":"Ali","non-dropping-particle":"","parse-names":false,"suffix":""},{"dropping-particle":"","family":"Armutcu","given":"Ferah","non-dropping-particle":"","parse-names":false,"suffix":""},{"dropping-particle":"","family":"Covic","given":"Adrian","non-dropping-particle":"","parse-names":false,"suffix":""}],"container-title":"Clinical Journal of the American Society of Nephrology","id":"ITEM-1","issue":"10","issued":{"date-parts":[["2010"]]},"page":"1780-1786","publisher-place":"M. Kanbay, Department of Medicine, Fatih University, School of Medicine, Ankara, Turkey","title":"Fibroblast growth factor 23 and fetuin A are independent predictors for the coronary artery disease extent in mild chronic kidney disease","type":"article-journal","volume":"5"},"uris":["http://www.mendeley.com/documents/?uuid=1df2a34b-2ff0-3bd6-97ce-b669809d46cf"]}],"mendeley":{"formattedCitation":"(4)","plainTextFormattedCitation":"(4)","previouslyFormattedCitation":"(4)"},"properties":{"noteIndex":0},"schema":"https://github.com/citation-style-language/schema/raw/master/csl-citation.json"}</w:instrText>
      </w:r>
      <w:r w:rsidR="00C401B7" w:rsidRPr="00F0451F">
        <w:rPr>
          <w:rFonts w:ascii="Times New Roman" w:hAnsi="Times New Roman" w:cs="Times New Roman"/>
        </w:rPr>
        <w:fldChar w:fldCharType="separate"/>
      </w:r>
      <w:r w:rsidR="00C401B7" w:rsidRPr="00F0451F">
        <w:rPr>
          <w:rFonts w:ascii="Times New Roman" w:hAnsi="Times New Roman" w:cs="Times New Roman"/>
          <w:noProof/>
        </w:rPr>
        <w:t>(4)</w:t>
      </w:r>
      <w:r w:rsidR="00C401B7" w:rsidRPr="00F0451F">
        <w:rPr>
          <w:rFonts w:ascii="Times New Roman" w:hAnsi="Times New Roman" w:cs="Times New Roman"/>
        </w:rPr>
        <w:fldChar w:fldCharType="end"/>
      </w:r>
      <w:r w:rsidR="00C401B7" w:rsidRPr="00F0451F">
        <w:rPr>
          <w:rFonts w:ascii="Times New Roman" w:hAnsi="Times New Roman" w:cs="Times New Roman"/>
        </w:rPr>
        <w:t xml:space="preserve">. </w:t>
      </w:r>
      <w:r w:rsidR="00124738" w:rsidRPr="00F0451F">
        <w:rPr>
          <w:rFonts w:ascii="Times New Roman" w:hAnsi="Times New Roman" w:cs="Times New Roman"/>
        </w:rPr>
        <w:t>However, PTH levels showed no relation with vascular calcification when the calcification was assessed with SVCS in an Egypt cohort of 73 patients with CKD stages 5 to 5T</w:t>
      </w:r>
      <w:r w:rsidR="009B42C4" w:rsidRPr="00F0451F">
        <w:rPr>
          <w:rFonts w:ascii="Times New Roman" w:hAnsi="Times New Roman" w:cs="Times New Roman"/>
        </w:rPr>
        <w:t xml:space="preserve"> </w:t>
      </w:r>
      <w:r w:rsidR="009B42C4" w:rsidRPr="00F0451F">
        <w:rPr>
          <w:rFonts w:ascii="Times New Roman" w:hAnsi="Times New Roman" w:cs="Times New Roman"/>
        </w:rPr>
        <w:fldChar w:fldCharType="begin" w:fldLock="1"/>
      </w:r>
      <w:r w:rsidR="009B42C4" w:rsidRPr="00F0451F">
        <w:rPr>
          <w:rFonts w:ascii="Times New Roman" w:hAnsi="Times New Roman" w:cs="Times New Roman"/>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rol groups according to the frequencies of the three fetuin-A genotypes (C. →. G) but the distribution of the fetuin-A (C. →. G); Thr256Ser gene polymorphisms in the studied subjects showed significant correlation with low serum fetuin-A levels. VC was as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6)","plainTextFormattedCitation":"(6)","previouslyFormattedCitation":"(6)"},"properties":{"noteIndex":0},"schema":"https://github.com/citation-style-language/schema/raw/master/csl-citation.json"}</w:instrText>
      </w:r>
      <w:r w:rsidR="009B42C4" w:rsidRPr="00F0451F">
        <w:rPr>
          <w:rFonts w:ascii="Times New Roman" w:hAnsi="Times New Roman" w:cs="Times New Roman"/>
        </w:rPr>
        <w:fldChar w:fldCharType="separate"/>
      </w:r>
      <w:r w:rsidR="009B42C4" w:rsidRPr="00F0451F">
        <w:rPr>
          <w:rFonts w:ascii="Times New Roman" w:hAnsi="Times New Roman" w:cs="Times New Roman"/>
          <w:noProof/>
        </w:rPr>
        <w:t>(6)</w:t>
      </w:r>
      <w:r w:rsidR="009B42C4" w:rsidRPr="00F0451F">
        <w:rPr>
          <w:rFonts w:ascii="Times New Roman" w:hAnsi="Times New Roman" w:cs="Times New Roman"/>
        </w:rPr>
        <w:fldChar w:fldCharType="end"/>
      </w:r>
      <w:r w:rsidR="00124738" w:rsidRPr="00F0451F">
        <w:rPr>
          <w:rFonts w:ascii="Times New Roman" w:hAnsi="Times New Roman" w:cs="Times New Roman"/>
        </w:rPr>
        <w:t>.</w:t>
      </w:r>
      <w:r w:rsidR="009B42C4" w:rsidRPr="00F0451F">
        <w:rPr>
          <w:rFonts w:ascii="Times New Roman" w:hAnsi="Times New Roman" w:cs="Times New Roman"/>
        </w:rPr>
        <w:t xml:space="preserve"> In a Belgium cohort with 268 kidney transplant patients, lower PTH was identified as an independent determinant of </w:t>
      </w:r>
      <w:r w:rsidR="00362D54" w:rsidRPr="00F0451F">
        <w:rPr>
          <w:rFonts w:ascii="Times New Roman" w:hAnsi="Times New Roman" w:cs="Times New Roman"/>
        </w:rPr>
        <w:t>higher</w:t>
      </w:r>
      <w:r w:rsidR="009B42C4" w:rsidRPr="00F0451F">
        <w:rPr>
          <w:rFonts w:ascii="Times New Roman" w:hAnsi="Times New Roman" w:cs="Times New Roman"/>
        </w:rPr>
        <w:t xml:space="preserve"> serum sclerostin</w:t>
      </w:r>
      <w:r w:rsidR="00362D54" w:rsidRPr="00F0451F">
        <w:rPr>
          <w:rFonts w:ascii="Times New Roman" w:hAnsi="Times New Roman" w:cs="Times New Roman"/>
        </w:rPr>
        <w:t xml:space="preserve"> levels</w:t>
      </w:r>
      <w:r w:rsidR="00AE26E3" w:rsidRPr="00F0451F">
        <w:rPr>
          <w:rFonts w:ascii="Times New Roman" w:hAnsi="Times New Roman" w:cs="Times New Roman"/>
        </w:rPr>
        <w:t xml:space="preserve">, which was related to lower baseline aortic calcification score </w:t>
      </w:r>
      <w:r w:rsidR="00AE26E3" w:rsidRPr="00F0451F">
        <w:rPr>
          <w:rFonts w:ascii="Times New Roman" w:hAnsi="Times New Roman" w:cs="Times New Roman"/>
        </w:rPr>
        <w:fldChar w:fldCharType="begin" w:fldLock="1"/>
      </w:r>
      <w:r w:rsidR="00A86794" w:rsidRPr="00F0451F">
        <w:rPr>
          <w:rFonts w:ascii="Times New Roman" w:hAnsi="Times New Roman" w:cs="Times New Roman"/>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7)","plainTextFormattedCitation":"(7)","previouslyFormattedCitation":"(7)"},"properties":{"noteIndex":0},"schema":"https://github.com/citation-style-language/schema/raw/master/csl-citation.json"}</w:instrText>
      </w:r>
      <w:r w:rsidR="00AE26E3" w:rsidRPr="00F0451F">
        <w:rPr>
          <w:rFonts w:ascii="Times New Roman" w:hAnsi="Times New Roman" w:cs="Times New Roman"/>
        </w:rPr>
        <w:fldChar w:fldCharType="separate"/>
      </w:r>
      <w:r w:rsidR="00AE26E3" w:rsidRPr="00F0451F">
        <w:rPr>
          <w:rFonts w:ascii="Times New Roman" w:hAnsi="Times New Roman" w:cs="Times New Roman"/>
          <w:noProof/>
        </w:rPr>
        <w:t>(7)</w:t>
      </w:r>
      <w:r w:rsidR="00AE26E3" w:rsidRPr="00F0451F">
        <w:rPr>
          <w:rFonts w:ascii="Times New Roman" w:hAnsi="Times New Roman" w:cs="Times New Roman"/>
        </w:rPr>
        <w:fldChar w:fldCharType="end"/>
      </w:r>
      <w:r w:rsidR="00AE26E3" w:rsidRPr="00F0451F">
        <w:rPr>
          <w:rFonts w:ascii="Times New Roman" w:hAnsi="Times New Roman" w:cs="Times New Roman"/>
        </w:rPr>
        <w:t xml:space="preserve">. Moreover sclerostin was </w:t>
      </w:r>
      <w:r w:rsidR="009B42C4" w:rsidRPr="00F0451F">
        <w:rPr>
          <w:rFonts w:ascii="Times New Roman" w:hAnsi="Times New Roman" w:cs="Times New Roman"/>
        </w:rPr>
        <w:t xml:space="preserve">suggested to play a role in reducing mineralization during the late phase of vascular calcification in </w:t>
      </w:r>
      <w:r w:rsidR="00AE26E3" w:rsidRPr="00F0451F">
        <w:rPr>
          <w:rFonts w:ascii="Times New Roman" w:hAnsi="Times New Roman" w:cs="Times New Roman"/>
        </w:rPr>
        <w:t>hemodialysis</w:t>
      </w:r>
      <w:r w:rsidR="009B42C4" w:rsidRPr="00F0451F">
        <w:rPr>
          <w:rFonts w:ascii="Times New Roman" w:hAnsi="Times New Roman" w:cs="Times New Roman"/>
        </w:rPr>
        <w:t xml:space="preserve"> patients </w:t>
      </w:r>
      <w:r w:rsidR="009B42C4" w:rsidRPr="00F0451F">
        <w:rPr>
          <w:rFonts w:ascii="Times New Roman" w:hAnsi="Times New Roman" w:cs="Times New Roman"/>
        </w:rPr>
        <w:fldChar w:fldCharType="begin" w:fldLock="1"/>
      </w:r>
      <w:r w:rsidR="00AE26E3" w:rsidRPr="00F0451F">
        <w:rPr>
          <w:rFonts w:ascii="Times New Roman" w:hAnsi="Times New Roman" w:cs="Times New Roman"/>
        </w:rPr>
        <w:instrText>ADDIN CSL_CITATION {"citationItems":[{"id":"ITEM-1","itemData":{"DOI":"10.1093/ndt/gft039","abstract":"Derangements in bone metabolism and vascular calcification (VC)\nsubstantially contribute to the accelerated cardiovascular morbidity and\nmortality in chronic kidney disease (CKD). The Wnt signalling pathway is\nincreasingly recognized to play an important role in bone homeostasis\nand VC. Circulating levels of the Wnt inhibitor sclerostin are elevated\nin CKD patients. The present study investigated whether the circulating\nlevels of sclerostin are associated with all-cause mortality in\nhaemodialysis (HD) patients.\nWe performed a post-hoc survival analysis in 100 prevalent HD patients\n(68 13 years, 40 male) recruited in 2006 who were prospectively followed\nfor median 637 (81000, range) days. Parameters of mineral metabolism\nincluding bone-specific alkaline phosphatase (bsAP) and serum sclerostin\nwere determined in spare blood samples collected at baseline.\nSerum concentrations of serum sclerostin amounted to 110 (82151)\n{[}median (iqr)] pmol/L. Patients with sclerostin levels above median\nwere characterized by older age, higher haemoglobin and creatinine level\nand lower bsAP concentration. During a median follow-up of 637 days, 31\npatients died. Higher circulating sclerostin levels were associated with\ndecreased mortality in prevalent HD patients: unadjusted hazard ratio\n(HR) 0.51 (0.241.06) (P 0.06); HR adjusted for age and gender for serum\nsclerostin levels above versus below median was 0.33 (0.150.73) (P\n0.006). When bsAP was entered in the Cox regression analysis, it\nreplaced sclerostin in the final model.\nOur data show that high circulating sclerostin levels are associated\nwith improved survival and suggest that a low bsAP activity may be in\nthe causal pathway.","author":[{"dropping-particle":"","family":"Viaene","given":"Liesbeth","non-dropping-particle":"","parse-names":false,"suffix":""},{"dropping-particle":"","family":"Behets","given":"Geert J","non-dropping-particle":"","parse-names":false,"suffix":""},{"dropping-particle":"","family":"Claes","given":"Kathleen","non-dropping-particle":"","parse-names":false,"suffix":""},{"dropping-particle":"","family":"Meijers","given":"Bjorn","non-dropping-particle":"","parse-names":false,"suffix":""},{"dropping-particle":"","family":"Blocki","given":"Franck","non-dropping-particle":"","parse-names":false,"suffix":""},{"dropping-particle":"","family":"Brandenburg","given":"Vincent","non-dropping-particle":"","parse-names":false,"suffix":""},{"dropping-particle":"","family":"Evenepoel","given":"Pieter","non-dropping-particle":"","parse-names":false,"suffix":""},{"dropping-particle":"","family":"D'Haese","given":"Patrick C","non-dropping-particle":"","parse-names":false,"suffix":""}],"container-title":"NEPHROLOGY DIALYSIS TRANSPLANTATION","id":"ITEM-1","issue":"12","issued":{"date-parts":[["2013"]]},"page":"3024-3030","title":"Sclerostin: another bone-related protein related to all-cause mortality in haemodialysis?","type":"article-journal","volume":"28"},"uris":["http://www.mendeley.com/documents/?uuid=7697627e-ea18-3232-b766-210577bb42bb"]}],"mendeley":{"formattedCitation":"(8)","plainTextFormattedCitation":"(8)","previouslyFormattedCitation":"(8)"},"properties":{"noteIndex":0},"schema":"https://github.com/citation-style-language/schema/raw/master/csl-citation.json"}</w:instrText>
      </w:r>
      <w:r w:rsidR="009B42C4" w:rsidRPr="00F0451F">
        <w:rPr>
          <w:rFonts w:ascii="Times New Roman" w:hAnsi="Times New Roman" w:cs="Times New Roman"/>
        </w:rPr>
        <w:fldChar w:fldCharType="separate"/>
      </w:r>
      <w:r w:rsidR="00AE26E3" w:rsidRPr="00F0451F">
        <w:rPr>
          <w:rFonts w:ascii="Times New Roman" w:hAnsi="Times New Roman" w:cs="Times New Roman"/>
          <w:noProof/>
        </w:rPr>
        <w:t>(8)</w:t>
      </w:r>
      <w:r w:rsidR="009B42C4" w:rsidRPr="00F0451F">
        <w:rPr>
          <w:rFonts w:ascii="Times New Roman" w:hAnsi="Times New Roman" w:cs="Times New Roman"/>
        </w:rPr>
        <w:fldChar w:fldCharType="end"/>
      </w:r>
      <w:r w:rsidR="009B42C4" w:rsidRPr="00F0451F">
        <w:rPr>
          <w:rFonts w:ascii="Times New Roman" w:hAnsi="Times New Roman" w:cs="Times New Roman"/>
        </w:rPr>
        <w:t xml:space="preserve">. </w:t>
      </w:r>
      <w:r w:rsidR="0041461A" w:rsidRPr="00F0451F">
        <w:rPr>
          <w:rFonts w:ascii="Times New Roman" w:hAnsi="Times New Roman" w:cs="Times New Roman"/>
        </w:rPr>
        <w:t>Interestingly, a</w:t>
      </w:r>
      <w:r w:rsidR="0062305E" w:rsidRPr="00F0451F">
        <w:rPr>
          <w:rFonts w:ascii="Times New Roman" w:hAnsi="Times New Roman" w:cs="Times New Roman"/>
        </w:rPr>
        <w:t xml:space="preserve"> very low parathyroid hormone (PTH) level (VLPL) </w:t>
      </w:r>
      <w:r w:rsidRPr="00F0451F">
        <w:rPr>
          <w:rFonts w:ascii="Times New Roman" w:hAnsi="Times New Roman" w:cs="Times New Roman"/>
        </w:rPr>
        <w:t>serves as a risk of</w:t>
      </w:r>
      <w:r w:rsidR="0062305E" w:rsidRPr="00F0451F">
        <w:rPr>
          <w:rFonts w:ascii="Times New Roman" w:hAnsi="Times New Roman" w:cs="Times New Roman"/>
        </w:rPr>
        <w:t xml:space="preserve"> bone disease, vascular calcification, and mortality in </w:t>
      </w:r>
      <w:r w:rsidR="0062305E" w:rsidRPr="00F0451F">
        <w:rPr>
          <w:rFonts w:ascii="Times New Roman" w:hAnsi="Times New Roman" w:cs="Times New Roman"/>
        </w:rPr>
        <w:lastRenderedPageBreak/>
        <w:t>hemodialysis patients</w:t>
      </w:r>
      <w:r w:rsidR="00D70FCA" w:rsidRPr="00F0451F">
        <w:rPr>
          <w:rFonts w:ascii="Times New Roman" w:hAnsi="Times New Roman" w:cs="Times New Roman"/>
        </w:rPr>
        <w:t xml:space="preserve"> </w:t>
      </w:r>
      <w:r w:rsidR="00D70FCA" w:rsidRPr="00F0451F">
        <w:rPr>
          <w:rFonts w:ascii="Times New Roman" w:hAnsi="Times New Roman" w:cs="Times New Roman"/>
        </w:rPr>
        <w:fldChar w:fldCharType="begin" w:fldLock="1"/>
      </w:r>
      <w:r w:rsidR="00024850" w:rsidRPr="00F0451F">
        <w:rPr>
          <w:rFonts w:ascii="Times New Roman" w:hAnsi="Times New Roman" w:cs="Times New Roman"/>
        </w:rPr>
        <w:instrText>ADDIN CSL_CITATION {"citationItems":[{"id":"ITEM-1","itemData":{"DOI":"10.1159/000321642","abstract":"Introduction: A very low parathyroid hormone (PTH) level (VLPL) is associated with an increased risk of adynamic bone disease, vascular calcification, and mortality in haemodialysis (HD) patients. The aim of the study was to assess the frequency, the associated factors, and the prognosis of non-surgical VLPL in a cohort of prevalent HD patients. Methods: In July 2005, a cross-sectional study was performed on the French ARNOS cohort in 1,348 prevalent HD patients from 24 dialysis centres in the Rhône-Alpes area. Patients with a baseline intact PTH level &lt;50 pg/ml (VLPL, Group 1) and ≥50 pg/ml (Group 2) were compared and a 42-month survival analysis was performed. Patients with prevalent or incident parathyroidectomy were excluded. Results: We studied 1,138 prevalent HD patients. As compared to patients of Group 2 (n = 1,019), patients with VLPL (Group 1, n = 119) had lower serum albumin levels (34.5 ± 5 vs. 36.4 ± 5 g/l, p &lt; 0.0001), less protein intake (nPCR 0.99 ± 0.28 vs. 1.1 ± 0.28 g/kg/day, p = 0.01), higher calcaemia (2.30 ± 0.2 vs. 2.26 ± 0.2 mmol/l, p = 0.01) and were more frequently treated with calcium carbonate (67 vs. 54%, p &lt; 0.001). Patients with VLPL had a higher mortality rate (HR: 1.4 (1.07-1.8), p = 0.006) after adjustment for age, gender, diabetes, and dialysis vintage. The odds ratios of mortality for patients with VLPL remained higher in all calcaemia and serum albumin quartiles. Only 3/119 patients in Group 1 did not receive any PTH-lowering therapies (i.e. calcium carbonate (67%), alfacalcidol (38%), cinacalcet (10.1%), and dialysate calcium ≥1.5 mmol/l (94%)). Conclusion: In this observational French cohort, VLPL was observed in 10% of prevalent HD patients and was associated with poor survival rates. An inadequate therapeutic strategy could be responsible for this observation. The real consequences of this iatrogenic adynamic bone disease remain hypothetical, but it may be related to the risk of developing vascular calcification. It is hypothesized that a more adequate strategy, using fewer PTH-lowering therapies in cases of VLPL, may help in improving the poor prognosis. Copyright © 2010 S. Karger AG, Basel.","author":[{"dropping-particle":"","family":"Jean","given":"G","non-dropping-particle":"","parse-names":false,"suffix":""},{"dropping-particle":"","family":"Lataillade","given":"D","non-dropping-particle":"","parse-names":false,"suffix":""},{"dropping-particle":"","family":"Genet","given":"L","non-dropping-particle":"","parse-names":false,"suffix":""},{"dropping-particle":"","family":"Legrand","given":"E","non-dropping-particle":"","parse-names":false,"suffix":""},{"dropping-particle":"","family":"Kuentz","given":"F","non-dropping-particle":"","parse-names":false,"suffix":""},{"dropping-particle":"","family":"Moreau-Gaudry","given":"X","non-dropping-particle":"","parse-names":false,"suffix":""},{"dropping-particle":"","family":"Fouque","given":"D","non-dropping-particle":"","parse-names":false,"suffix":""},{"dropping-particle":"","family":"Investigators","given":"ARNOS Study","non-dropping-particle":"","parse-names":false,"suffix":""},{"dropping-particle":"","family":"G.","given":"Jean","non-dropping-particle":"","parse-names":false,"suffix":""},{"dropping-particle":"","family":"D.","given":"Lataillade","non-dropping-particle":"","parse-names":false,"suffix":""},{"dropping-particle":"","family":"L.","given":"Genet","non-dropping-particle":"","parse-names":false,"suffix":""},{"dropping-particle":"","family":"E.","given":"Legrand","non-dropping-particle":"","parse-names":false,"suffix":""},{"dropping-particle":"","family":"F.","given":"Kuentz","non-dropping-particle":"","parse-names":false,"suffix":""},{"dropping-particle":"","family":"X.","given":"Moreau-Gaudry","non-dropping-particle":"","parse-names":false,"suffix":""},{"dropping-particle":"","family":"D.","given":"Fouque","non-dropping-particle":"","parse-names":false,"suffix":""}],"container-title":"NEPHRON CLINICAL PRACTICE","id":"ITEM-1","issue":"2","issued":{"date-parts":[["2011"]]},"note":"gender differences not discussed","page":"c211-c216","publisher-place":"G. Jean, Centre de Rein Artificiel, Service d'Hémodialyse, 42 avenue du 8 mai 1945, FR-69160 Tassin la Demi-Lune, France","title":"Association between Very Low PTH Levels and Poor Survival Rates in Haemodialysis Patients: Results from the French ARNOS Cohort","type":"article-journal","volume":"118"},"uris":["http://www.mendeley.com/documents/?uuid=5a2d137d-9203-3497-9963-5795ceb6556e"]}],"mendeley":{"formattedCitation":"(9)","plainTextFormattedCitation":"(9)","previouslyFormattedCitation":"(9)"},"properties":{"noteIndex":0},"schema":"https://github.com/citation-style-language/schema/raw/master/csl-citation.json"}</w:instrText>
      </w:r>
      <w:r w:rsidR="00D70FCA" w:rsidRPr="00F0451F">
        <w:rPr>
          <w:rFonts w:ascii="Times New Roman" w:hAnsi="Times New Roman" w:cs="Times New Roman"/>
        </w:rPr>
        <w:fldChar w:fldCharType="separate"/>
      </w:r>
      <w:r w:rsidR="00024850" w:rsidRPr="00F0451F">
        <w:rPr>
          <w:rFonts w:ascii="Times New Roman" w:hAnsi="Times New Roman" w:cs="Times New Roman"/>
          <w:noProof/>
        </w:rPr>
        <w:t>(9)</w:t>
      </w:r>
      <w:r w:rsidR="00D70FCA" w:rsidRPr="00F0451F">
        <w:rPr>
          <w:rFonts w:ascii="Times New Roman" w:hAnsi="Times New Roman" w:cs="Times New Roman"/>
        </w:rPr>
        <w:fldChar w:fldCharType="end"/>
      </w:r>
      <w:r w:rsidR="0062305E" w:rsidRPr="00F0451F">
        <w:rPr>
          <w:rFonts w:ascii="Times New Roman" w:hAnsi="Times New Roman" w:cs="Times New Roman"/>
        </w:rPr>
        <w:t>.</w:t>
      </w:r>
      <w:r w:rsidR="004B09A4" w:rsidRPr="00F0451F">
        <w:rPr>
          <w:rFonts w:ascii="Times New Roman" w:hAnsi="Times New Roman" w:cs="Times New Roman"/>
        </w:rPr>
        <w:t xml:space="preserve"> </w:t>
      </w:r>
      <w:r w:rsidR="00DA38C1" w:rsidRPr="00F0451F">
        <w:rPr>
          <w:rFonts w:ascii="Times New Roman" w:hAnsi="Times New Roman" w:cs="Times New Roman"/>
        </w:rPr>
        <w:t xml:space="preserve">FGF-23 serves as a risk factor for an increase in </w:t>
      </w:r>
      <w:proofErr w:type="spellStart"/>
      <w:r w:rsidR="00DA38C1" w:rsidRPr="00F0451F">
        <w:rPr>
          <w:rFonts w:ascii="Times New Roman" w:hAnsi="Times New Roman" w:cs="Times New Roman"/>
        </w:rPr>
        <w:t>Gensini</w:t>
      </w:r>
      <w:proofErr w:type="spellEnd"/>
      <w:r w:rsidR="00DA38C1" w:rsidRPr="00F0451F">
        <w:rPr>
          <w:rFonts w:ascii="Times New Roman" w:hAnsi="Times New Roman" w:cs="Times New Roman"/>
        </w:rPr>
        <w:t xml:space="preserve"> score</w:t>
      </w:r>
      <w:r w:rsidR="00DA76DC" w:rsidRPr="00F0451F">
        <w:rPr>
          <w:rFonts w:ascii="Times New Roman" w:hAnsi="Times New Roman" w:cs="Times New Roman"/>
        </w:rPr>
        <w:t xml:space="preserve"> (R = 0.868; P = 0.001)</w:t>
      </w:r>
      <w:r w:rsidR="00DA38C1" w:rsidRPr="00F0451F">
        <w:rPr>
          <w:rFonts w:ascii="Times New Roman" w:hAnsi="Times New Roman" w:cs="Times New Roman"/>
        </w:rPr>
        <w:t xml:space="preserve"> in a cohort with 177 patients ranging from CKD stage 2 to 4 </w:t>
      </w:r>
      <w:r w:rsidR="00DA38C1" w:rsidRPr="00F0451F">
        <w:rPr>
          <w:rFonts w:ascii="Times New Roman" w:hAnsi="Times New Roman" w:cs="Times New Roman"/>
        </w:rPr>
        <w:fldChar w:fldCharType="begin" w:fldLock="1"/>
      </w:r>
      <w:r w:rsidR="005B11C3" w:rsidRPr="00F0451F">
        <w:rPr>
          <w:rFonts w:ascii="Times New Roman" w:hAnsi="Times New Roman" w:cs="Times New Roman"/>
        </w:rPr>
        <w:instrText>ADDIN CSL_CITATION {"citationItems":[{"id":"ITEM-1","itemData":{"DOI":"10.2215/CJN.02560310","PMID":"20576822","abstract":"Background and objectives: Cardiovascular disease in chronic kidney disease (CKD) is explained in part by traditional cardiovascular risk factors; by uremia-specific factors; and by abnormalities of mineral metabolism, factors involved in its regulation, and in the vascular calcification process. Design, setting, participants, &amp; measurements: In an unselected population of 177 patients with calculated GFR (eGFR) between 90 and 30 ml/min per 1.73 m 2, the link between the mineral metabolism abnormalities (calcium, phosphorus, calcium-phosphorus product), regulatory factors (parathyroid hormone [PTH], intact PTH [iPTH], vitamin D, fibroblast growth factor 23 [FGF 23], and fetuin A), and the severity of coronary artery disease (CAD) assessed by coronary angiography were evaluated in three subgroups defined by tertiles of Gensini lesion severity score. Results: The mean serum values for FGF 23 in the entire study population was 28.1 ± 17.3 RU/ml and for fetuin A was 473.1 ± 156.2 μg/ml. Patients with eGFR &lt; 60 ml/min per 1.73 m 2 had significantly higher values of FGF 23 compared with patients with eGFR &gt; 60 ml/min per 1.73 m2. The Gensini score values significantly correlated with gender; arterial hypertension; and HDL cholesterol, eGFR, iPTH, FGF 23, and fetuin A levels. After the adjustments for traditional and uremia-related cardiovascular risk factors, the FGF 23 and fetuin A remained significant predictors of the Gensini score. Conclusions: This study suggests that in a relatively young population with mild-to-moderate alteration of kidney function and with less traditional cardiovascular risk factors, anomalies of the serum FGF 23 and fetuin A levels appear early in the course of disease and are independent major predictors for extent of CAD. Copyright © 2010 by the American Society of Nephrology.","author":[{"dropping-particle":"","family":"Kanbay","given":"Mehmet","non-dropping-particle":"","parse-names":false,"suffix":""},{"dropping-particle":"","family":"Nicoleta","given":"Mardare","non-dropping-particle":"","parse-names":false,"suffix":""},{"dropping-particle":"","family":"Selcoki","given":"Yusuf","non-dropping-particle":"","parse-names":false,"suffix":""},{"dropping-particle":"","family":"Ikizek","given":"Mustafa","non-dropping-particle":"","parse-names":false,"suffix":""},{"dropping-particle":"","family":"Aydin","given":"Murat","non-dropping-particle":"","parse-names":false,"suffix":""},{"dropping-particle":"","family":"Eryonucu","given":"Beyhan","non-dropping-particle":"","parse-names":false,"suffix":""},{"dropping-particle":"","family":"Duranay","given":"Murat","non-dropping-particle":"","parse-names":false,"suffix":""},{"dropping-particle":"","family":"Akcay","given":"Ali","non-dropping-particle":"","parse-names":false,"suffix":""},{"dropping-particle":"","family":"Armutcu","given":"Ferah","non-dropping-particle":"","parse-names":false,"suffix":""},{"dropping-particle":"","family":"Covic","given":"Adrian","non-dropping-particle":"","parse-names":false,"suffix":""}],"container-title":"Clinical Journal of the American Society of Nephrology","id":"ITEM-1","issue":"10","issued":{"date-parts":[["2010"]]},"page":"1780-1786","publisher-place":"M. Kanbay, Department of Medicine, Fatih University, School of Medicine, Ankara, Turkey","title":"Fibroblast growth factor 23 and fetuin A are independent predictors for the coronary artery disease extent in mild chronic kidney disease","type":"article-journal","volume":"5"},"uris":["http://www.mendeley.com/documents/?uuid=1df2a34b-2ff0-3bd6-97ce-b669809d46cf"]}],"mendeley":{"formattedCitation":"(4)","plainTextFormattedCitation":"(4)","previouslyFormattedCitation":"(4)"},"properties":{"noteIndex":0},"schema":"https://github.com/citation-style-language/schema/raw/master/csl-citation.json"}</w:instrText>
      </w:r>
      <w:r w:rsidR="00DA38C1" w:rsidRPr="00F0451F">
        <w:rPr>
          <w:rFonts w:ascii="Times New Roman" w:hAnsi="Times New Roman" w:cs="Times New Roman"/>
        </w:rPr>
        <w:fldChar w:fldCharType="separate"/>
      </w:r>
      <w:r w:rsidR="00DA38C1" w:rsidRPr="00F0451F">
        <w:rPr>
          <w:rFonts w:ascii="Times New Roman" w:hAnsi="Times New Roman" w:cs="Times New Roman"/>
          <w:noProof/>
        </w:rPr>
        <w:t>(4)</w:t>
      </w:r>
      <w:r w:rsidR="00DA38C1" w:rsidRPr="00F0451F">
        <w:rPr>
          <w:rFonts w:ascii="Times New Roman" w:hAnsi="Times New Roman" w:cs="Times New Roman"/>
        </w:rPr>
        <w:fldChar w:fldCharType="end"/>
      </w:r>
      <w:r w:rsidR="00DA38C1" w:rsidRPr="00F0451F">
        <w:rPr>
          <w:rFonts w:ascii="Times New Roman" w:hAnsi="Times New Roman" w:cs="Times New Roman"/>
        </w:rPr>
        <w:t>.</w:t>
      </w:r>
      <w:r w:rsidR="00AB353E" w:rsidRPr="00F0451F">
        <w:rPr>
          <w:rFonts w:ascii="Times New Roman" w:hAnsi="Times New Roman" w:cs="Times New Roman"/>
        </w:rPr>
        <w:t xml:space="preserve"> </w:t>
      </w:r>
      <w:proofErr w:type="spellStart"/>
      <w:r w:rsidR="005B11C3" w:rsidRPr="00F0451F">
        <w:rPr>
          <w:rFonts w:ascii="Times New Roman" w:hAnsi="Times New Roman" w:cs="Times New Roman"/>
        </w:rPr>
        <w:t>Turan</w:t>
      </w:r>
      <w:proofErr w:type="spellEnd"/>
      <w:r w:rsidR="005B11C3" w:rsidRPr="00F0451F">
        <w:rPr>
          <w:rFonts w:ascii="Times New Roman" w:hAnsi="Times New Roman" w:cs="Times New Roman"/>
        </w:rPr>
        <w:t xml:space="preserve"> et al. also confirmed, although small, the risk for CACS per 50 </w:t>
      </w:r>
      <w:proofErr w:type="spellStart"/>
      <w:r w:rsidR="005B11C3" w:rsidRPr="00F0451F">
        <w:rPr>
          <w:rFonts w:ascii="Times New Roman" w:hAnsi="Times New Roman" w:cs="Times New Roman"/>
        </w:rPr>
        <w:t>pg</w:t>
      </w:r>
      <w:proofErr w:type="spellEnd"/>
      <w:r w:rsidR="005B11C3" w:rsidRPr="00F0451F">
        <w:rPr>
          <w:rFonts w:ascii="Times New Roman" w:hAnsi="Times New Roman" w:cs="Times New Roman"/>
        </w:rPr>
        <w:t xml:space="preserve">/mL increase of FGF-23 in 224 hemodialysis patients </w:t>
      </w:r>
      <w:r w:rsidR="005B11C3" w:rsidRPr="00F0451F">
        <w:rPr>
          <w:rFonts w:ascii="Times New Roman" w:hAnsi="Times New Roman" w:cs="Times New Roman"/>
        </w:rPr>
        <w:fldChar w:fldCharType="begin" w:fldLock="1"/>
      </w:r>
      <w:r w:rsidR="00AB353E" w:rsidRPr="00F0451F">
        <w:rPr>
          <w:rFonts w:ascii="Times New Roman" w:hAnsi="Times New Roman" w:cs="Times New Roman"/>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page":"609-617","title":"FGF-23 levels are associated with vascular calcification, but not with atherosclerosis, in hemodialysis patients","type":"article-journal","volume":"48"},"uris":["http://www.mendeley.com/documents/?uuid=dcb251fd-576b-300d-b9ac-6f4be83f353a"]}],"mendeley":{"formattedCitation":"(10)","plainTextFormattedCitation":"(10)","previouslyFormattedCitation":"(10)"},"properties":{"noteIndex":0},"schema":"https://github.com/citation-style-language/schema/raw/master/csl-citation.json"}</w:instrText>
      </w:r>
      <w:r w:rsidR="005B11C3" w:rsidRPr="00F0451F">
        <w:rPr>
          <w:rFonts w:ascii="Times New Roman" w:hAnsi="Times New Roman" w:cs="Times New Roman"/>
        </w:rPr>
        <w:fldChar w:fldCharType="separate"/>
      </w:r>
      <w:r w:rsidR="005B11C3" w:rsidRPr="00F0451F">
        <w:rPr>
          <w:rFonts w:ascii="Times New Roman" w:hAnsi="Times New Roman" w:cs="Times New Roman"/>
          <w:noProof/>
        </w:rPr>
        <w:t>(10)</w:t>
      </w:r>
      <w:r w:rsidR="005B11C3" w:rsidRPr="00F0451F">
        <w:rPr>
          <w:rFonts w:ascii="Times New Roman" w:hAnsi="Times New Roman" w:cs="Times New Roman"/>
        </w:rPr>
        <w:fldChar w:fldCharType="end"/>
      </w:r>
      <w:r w:rsidR="005B11C3" w:rsidRPr="00F0451F">
        <w:rPr>
          <w:rFonts w:ascii="Times New Roman" w:hAnsi="Times New Roman" w:cs="Times New Roman"/>
        </w:rPr>
        <w:t xml:space="preserve">. </w:t>
      </w:r>
      <w:proofErr w:type="spellStart"/>
      <w:r w:rsidR="00AB353E" w:rsidRPr="00F0451F">
        <w:rPr>
          <w:rFonts w:ascii="Times New Roman" w:hAnsi="Times New Roman" w:cs="Times New Roman"/>
        </w:rPr>
        <w:t>Tamei</w:t>
      </w:r>
      <w:proofErr w:type="spellEnd"/>
      <w:r w:rsidR="00AB353E" w:rsidRPr="00F0451F">
        <w:rPr>
          <w:rFonts w:ascii="Times New Roman" w:hAnsi="Times New Roman" w:cs="Times New Roman"/>
        </w:rPr>
        <w:t xml:space="preserve"> et al. conducted a study including 127 hemodialysis patients and inferred that FGF-23 serves as a significant modifier for aortic artery calcification score over progression 5 year of follow-up </w:t>
      </w:r>
      <w:r w:rsidR="00AB353E" w:rsidRPr="00F0451F">
        <w:rPr>
          <w:rFonts w:ascii="Times New Roman" w:hAnsi="Times New Roman" w:cs="Times New Roman"/>
        </w:rPr>
        <w:fldChar w:fldCharType="begin" w:fldLock="1"/>
      </w:r>
      <w:r w:rsidR="00EA02A9" w:rsidRPr="00F0451F">
        <w:rPr>
          <w:rFonts w:ascii="Times New Roman" w:hAnsi="Times New Roman" w:cs="Times New Roman"/>
        </w:rPr>
        <w:instrText>ADDIN CSL_CITATION {"citationItems":[{"id":"ITEM-1","itemData":{"DOI":"10.5551/jat.5595","abstract":"Aim: Vascular calcification is a cause of cardiovascular death in\nhemodialysis (HD) patients. The aim of the present study was to evaluate\nthe relationship between the progression of aortic arch calcification\n(AoAC) and serum fibroblast growth factor (FGF)-23.\nMethods: The enrolled study subjects were 127 (83 men and 44 women) HD\npatients. Calcification of the aortic arch was semiquantitatively\nestimated with a score (AoACS) on plain chest radiology. Change in AoACS\n(Delta AoACS) was obtained by subtracting the baseline AoACS value from\nthe follow- up AoACS value. The second assessment was performed from 5\nyears after the first determination.\nResults: The percentage of male gender in non-progressors (58.5%) was\nlesser than in regressors (60.0%) and progressors (74.6%). In\naddition, the dialysis duration in regressors (14.1 +/- 5.1 years) was\nshorter than in non-progressors (19.5 +/- 7.0 years) and progressors\n(16.8 +/- 7.5 years). Interestingly, the serum FGF-23 level in\nregressors (39225.5 +/- 9247.9 pg/mL) was significantly higher than in\nnon-progressors (12896.5 +/- 26323.5 pg/ mL) and progressors (14062.4","author":[{"dropping-particle":"","family":"Tamei","given":"Noriko","non-dropping-particle":"","parse-names":false,"suffix":""},{"dropping-particle":"","family":"Ogawa","given":"Tetsuya","non-dropping-particle":"","parse-names":false,"suffix":""},{"dropping-particle":"","family":"Ishida","given":"Hideki","non-dropping-particle":"","parse-names":false,"suffix":""},{"dropping-particle":"","family":"Ando","given":"Yoshitaka","non-dropping-particle":"","parse-names":false,"suffix":""},{"dropping-particle":"","family":"Nitta","given":"Kosaku","non-dropping-particle":"","parse-names":false,"suffix":""}],"container-title":"JOURNAL OF ATHEROSCLEROSIS AND THROMBOSIS","id":"ITEM-1","issue":"3","issued":{"date-parts":[["2011"]]},"page":"217-223","title":"Serum Fibroblast Growth Factor-23 Levels and Progression of Aortic Arch Calcification in Non-Diabetic Patients on Chronic Hemodialysis","type":"article-journal","volume":"18"},"uris":["http://www.mendeley.com/documents/?uuid=cb945193-25f0-369d-a811-786fd1c49782"]}],"mendeley":{"formattedCitation":"(11)","plainTextFormattedCitation":"(11)","previouslyFormattedCitation":"(11)"},"properties":{"noteIndex":0},"schema":"https://github.com/citation-style-language/schema/raw/master/csl-citation.json"}</w:instrText>
      </w:r>
      <w:r w:rsidR="00AB353E" w:rsidRPr="00F0451F">
        <w:rPr>
          <w:rFonts w:ascii="Times New Roman" w:hAnsi="Times New Roman" w:cs="Times New Roman"/>
        </w:rPr>
        <w:fldChar w:fldCharType="separate"/>
      </w:r>
      <w:r w:rsidR="00AB353E" w:rsidRPr="00F0451F">
        <w:rPr>
          <w:rFonts w:ascii="Times New Roman" w:hAnsi="Times New Roman" w:cs="Times New Roman"/>
          <w:noProof/>
        </w:rPr>
        <w:t>(11)</w:t>
      </w:r>
      <w:r w:rsidR="00AB353E" w:rsidRPr="00F0451F">
        <w:rPr>
          <w:rFonts w:ascii="Times New Roman" w:hAnsi="Times New Roman" w:cs="Times New Roman"/>
        </w:rPr>
        <w:fldChar w:fldCharType="end"/>
      </w:r>
      <w:r w:rsidR="00AB353E" w:rsidRPr="00F0451F">
        <w:rPr>
          <w:rFonts w:ascii="Times New Roman" w:hAnsi="Times New Roman" w:cs="Times New Roman"/>
        </w:rPr>
        <w:t xml:space="preserve">. </w:t>
      </w:r>
      <w:r w:rsidR="00FB6E88" w:rsidRPr="00F0451F">
        <w:rPr>
          <w:rFonts w:ascii="Times New Roman" w:hAnsi="Times New Roman" w:cs="Times New Roman"/>
        </w:rPr>
        <w:t>Moreover, p</w:t>
      </w:r>
      <w:r w:rsidR="004B09A4" w:rsidRPr="00F0451F">
        <w:rPr>
          <w:rFonts w:ascii="Times New Roman" w:hAnsi="Times New Roman" w:cs="Times New Roman"/>
        </w:rPr>
        <w:t>atients with abdominal aortic calcification</w:t>
      </w:r>
      <w:r w:rsidR="00BC264B" w:rsidRPr="00F0451F">
        <w:rPr>
          <w:rFonts w:ascii="Times New Roman" w:hAnsi="Times New Roman" w:cs="Times New Roman"/>
        </w:rPr>
        <w:t xml:space="preserve"> of Kauppila index &gt; 5</w:t>
      </w:r>
      <w:r w:rsidR="004B09A4" w:rsidRPr="00F0451F">
        <w:rPr>
          <w:rFonts w:ascii="Times New Roman" w:hAnsi="Times New Roman" w:cs="Times New Roman"/>
        </w:rPr>
        <w:t xml:space="preserve"> </w:t>
      </w:r>
      <w:r w:rsidR="00BC264B" w:rsidRPr="00F0451F">
        <w:rPr>
          <w:rFonts w:ascii="Times New Roman" w:hAnsi="Times New Roman" w:cs="Times New Roman"/>
        </w:rPr>
        <w:t>are prone</w:t>
      </w:r>
      <w:r w:rsidR="004B09A4" w:rsidRPr="00F0451F">
        <w:rPr>
          <w:rFonts w:ascii="Times New Roman" w:hAnsi="Times New Roman" w:cs="Times New Roman"/>
        </w:rPr>
        <w:t xml:space="preserve"> to </w:t>
      </w:r>
      <w:r w:rsidR="00D46809" w:rsidRPr="00F0451F">
        <w:rPr>
          <w:rFonts w:ascii="Times New Roman" w:hAnsi="Times New Roman" w:cs="Times New Roman"/>
        </w:rPr>
        <w:t xml:space="preserve">have </w:t>
      </w:r>
      <w:r w:rsidR="004B09A4" w:rsidRPr="00F0451F">
        <w:rPr>
          <w:rFonts w:ascii="Times New Roman" w:hAnsi="Times New Roman" w:cs="Times New Roman"/>
        </w:rPr>
        <w:t>impaired FGF23-induced phosphaturic response</w:t>
      </w:r>
      <w:r w:rsidR="002951E9" w:rsidRPr="00F0451F">
        <w:rPr>
          <w:rFonts w:ascii="Times New Roman" w:hAnsi="Times New Roman" w:cs="Times New Roman"/>
        </w:rPr>
        <w:t xml:space="preserve">, </w:t>
      </w:r>
      <w:r w:rsidR="00FB6E88" w:rsidRPr="00F0451F">
        <w:rPr>
          <w:rFonts w:ascii="Times New Roman" w:hAnsi="Times New Roman" w:cs="Times New Roman"/>
        </w:rPr>
        <w:t>whereas the impairment of</w:t>
      </w:r>
      <w:r w:rsidR="002951E9" w:rsidRPr="00F0451F">
        <w:rPr>
          <w:rFonts w:ascii="Times New Roman" w:hAnsi="Times New Roman" w:cs="Times New Roman"/>
        </w:rPr>
        <w:t xml:space="preserve"> PTH-induced phosphaturia was </w:t>
      </w:r>
      <w:r w:rsidR="004D2795" w:rsidRPr="00F0451F">
        <w:rPr>
          <w:rFonts w:ascii="Times New Roman" w:hAnsi="Times New Roman" w:cs="Times New Roman"/>
        </w:rPr>
        <w:t>not discovered</w:t>
      </w:r>
      <w:r w:rsidR="002951E9" w:rsidRPr="00F0451F">
        <w:rPr>
          <w:rFonts w:ascii="Times New Roman" w:hAnsi="Times New Roman" w:cs="Times New Roman"/>
        </w:rPr>
        <w:t xml:space="preserve"> </w:t>
      </w:r>
      <w:r w:rsidR="002951E9" w:rsidRPr="00F0451F">
        <w:rPr>
          <w:rFonts w:ascii="Times New Roman" w:hAnsi="Times New Roman" w:cs="Times New Roman"/>
        </w:rPr>
        <w:fldChar w:fldCharType="begin" w:fldLock="1"/>
      </w:r>
      <w:r w:rsidR="00EA02A9" w:rsidRPr="00F0451F">
        <w:rPr>
          <w:rFonts w:ascii="Times New Roman" w:hAnsi="Times New Roman" w:cs="Times New Roman"/>
        </w:rPr>
        <w:instrText>ADDIN CSL_CITATION {"citationItems":[{"id":"ITEM-1","itemData":{"DOI":"10.1186/1471-2369-14-221","abstract":"Background: Vascular calcification (VC) contributes to high mortality\nrates in chronic kidney disease (CKD). High serum phosphate and FGF23\nlevels and impaired phosphaturic response to FGF23 may affect VC.\nTherefore, their relative contribution to abdominal aortic calcification\n(AAC) was examined in patients CKD stages 3-4.\nMethods: Potential risk factors for AAC, measured by the Kauppila Index\n(KI), were studied in 178 patients.\nResults: In multivariate linear analysis, AAC associated positively with\nage, male gender, CKD-stage, presence of carotid plaques (CP) and also\nwith FGF23, but negatively with fractional excretion of phosphate (FEP).\nIntriguingly, FEP increased with similar slopes with elevations in PTH,\nwith reductions in GFR, and also with elevations in FGF23 but the latter\nonly in patients with none (KI = 0) or mild (KI = 1-5) AAC. Lack of a\nFEP-FGF23 correlation in patients with severe AAC (KI &gt; 5) suggested a\nrole for an impaired phosphaturic response to FGF23 but not to PTH in\nAAC. Logistic and zero-inflated analysis confirmed the independent\nassociation of age, CKD stage, male gender and CP with AAC, and also\nidentified a threshold FEP/FGF23 ratio of 1/3.9, below which the chances\nfor a patient of presenting severe AAC increased by 3-fold. Accordingly,\nKI remained unchanged as FEP/FGF23 ratios decreased from 1/1 to 1/3.9\nbut markedly increased in parallel with further reductions in FEP/FGF23\n&lt; 1/3.9.\nConclusions: In CKD 3-4, an impaired phosphaturic response to FGF23 with\nFEP/FGF23 &lt; 1/3.9 associates with severe AAC independently of age,\ngender or CP.","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non-dropping-particle":"","parse-names":false,"suffix":""},{"dropping-particle":"","family":"Fernandez","given":"Elvira","non-dropping-particle":"","parse-names":false,"suffix":""}],"container-title":"BMC NEPHROLOGY","id":"ITEM-1","issued":{"date-parts":[["2013"]]},"title":"A low fractional excretion of Phosphate/Fgf23 ratio is associated with severe abdominal Aortic calcification in stage 3 and 4 kidney disease patients","type":"article-journal","volume":"14"},"uris":["http://www.mendeley.com/documents/?uuid=38c4ba33-7c43-3153-b718-879128d44964"]}],"mendeley":{"formattedCitation":"(12)","plainTextFormattedCitation":"(12)","previouslyFormattedCitation":"(12)"},"properties":{"noteIndex":0},"schema":"https://github.com/citation-style-language/schema/raw/master/csl-citation.json"}</w:instrText>
      </w:r>
      <w:r w:rsidR="002951E9" w:rsidRPr="00F0451F">
        <w:rPr>
          <w:rFonts w:ascii="Times New Roman" w:hAnsi="Times New Roman" w:cs="Times New Roman"/>
        </w:rPr>
        <w:fldChar w:fldCharType="separate"/>
      </w:r>
      <w:r w:rsidR="00AB353E" w:rsidRPr="00F0451F">
        <w:rPr>
          <w:rFonts w:ascii="Times New Roman" w:hAnsi="Times New Roman" w:cs="Times New Roman"/>
          <w:noProof/>
        </w:rPr>
        <w:t>(12)</w:t>
      </w:r>
      <w:r w:rsidR="002951E9" w:rsidRPr="00F0451F">
        <w:rPr>
          <w:rFonts w:ascii="Times New Roman" w:hAnsi="Times New Roman" w:cs="Times New Roman"/>
        </w:rPr>
        <w:fldChar w:fldCharType="end"/>
      </w:r>
      <w:r w:rsidR="002951E9" w:rsidRPr="00F0451F">
        <w:rPr>
          <w:rFonts w:ascii="Times New Roman" w:hAnsi="Times New Roman" w:cs="Times New Roman"/>
        </w:rPr>
        <w:t>.</w:t>
      </w:r>
      <w:r w:rsidR="0041461A" w:rsidRPr="00F0451F">
        <w:rPr>
          <w:rFonts w:ascii="Times New Roman" w:hAnsi="Times New Roman" w:cs="Times New Roman"/>
        </w:rPr>
        <w:t xml:space="preserve"> </w:t>
      </w:r>
      <w:proofErr w:type="spellStart"/>
      <w:r w:rsidR="0041461A" w:rsidRPr="00F0451F">
        <w:rPr>
          <w:rFonts w:ascii="Times New Roman" w:hAnsi="Times New Roman" w:cs="Times New Roman"/>
        </w:rPr>
        <w:t>Claes</w:t>
      </w:r>
      <w:proofErr w:type="spellEnd"/>
      <w:r w:rsidR="0041461A" w:rsidRPr="00F0451F">
        <w:rPr>
          <w:rFonts w:ascii="Times New Roman" w:hAnsi="Times New Roman" w:cs="Times New Roman"/>
        </w:rPr>
        <w:t xml:space="preserve"> et al. conducted a study including 193 kidney transplant patients in Belgium and showed that PTH levels were independently associated with the </w:t>
      </w:r>
      <w:r w:rsidR="00FB1562" w:rsidRPr="00F0451F">
        <w:rPr>
          <w:rFonts w:ascii="Times New Roman" w:hAnsi="Times New Roman" w:cs="Times New Roman"/>
        </w:rPr>
        <w:t xml:space="preserve">prolongation of the </w:t>
      </w:r>
      <w:r w:rsidR="0041461A" w:rsidRPr="00F0451F">
        <w:rPr>
          <w:rFonts w:ascii="Times New Roman" w:hAnsi="Times New Roman" w:cs="Times New Roman"/>
        </w:rPr>
        <w:t xml:space="preserve">corrected duration of </w:t>
      </w:r>
      <w:r w:rsidR="00FB1562" w:rsidRPr="00F0451F">
        <w:rPr>
          <w:rFonts w:ascii="Times New Roman" w:hAnsi="Times New Roman" w:cs="Times New Roman"/>
        </w:rPr>
        <w:t>QT interval</w:t>
      </w:r>
      <w:r w:rsidR="004E5F9E" w:rsidRPr="00F0451F">
        <w:rPr>
          <w:rFonts w:ascii="Times New Roman" w:hAnsi="Times New Roman" w:cs="Times New Roman"/>
        </w:rPr>
        <w:t xml:space="preserve"> </w:t>
      </w:r>
      <w:r w:rsidR="004E5F9E" w:rsidRPr="00F0451F">
        <w:rPr>
          <w:rFonts w:ascii="Times New Roman" w:hAnsi="Times New Roman" w:cs="Times New Roman"/>
        </w:rPr>
        <w:fldChar w:fldCharType="begin" w:fldLock="1"/>
      </w:r>
      <w:r w:rsidR="00EA02A9" w:rsidRPr="00F0451F">
        <w:rPr>
          <w:rFonts w:ascii="Times New Roman" w:hAnsi="Times New Roman" w:cs="Times New Roman"/>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13)","plainTextFormattedCitation":"(13)","previouslyFormattedCitation":"(13)"},"properties":{"noteIndex":0},"schema":"https://github.com/citation-style-language/schema/raw/master/csl-citation.json"}</w:instrText>
      </w:r>
      <w:r w:rsidR="004E5F9E" w:rsidRPr="00F0451F">
        <w:rPr>
          <w:rFonts w:ascii="Times New Roman" w:hAnsi="Times New Roman" w:cs="Times New Roman"/>
        </w:rPr>
        <w:fldChar w:fldCharType="separate"/>
      </w:r>
      <w:r w:rsidR="00AB353E" w:rsidRPr="00F0451F">
        <w:rPr>
          <w:rFonts w:ascii="Times New Roman" w:hAnsi="Times New Roman" w:cs="Times New Roman"/>
          <w:noProof/>
        </w:rPr>
        <w:t>(13)</w:t>
      </w:r>
      <w:r w:rsidR="004E5F9E" w:rsidRPr="00F0451F">
        <w:rPr>
          <w:rFonts w:ascii="Times New Roman" w:hAnsi="Times New Roman" w:cs="Times New Roman"/>
        </w:rPr>
        <w:fldChar w:fldCharType="end"/>
      </w:r>
      <w:r w:rsidR="00FB1562" w:rsidRPr="00F0451F">
        <w:rPr>
          <w:rFonts w:ascii="Times New Roman" w:hAnsi="Times New Roman" w:cs="Times New Roman"/>
        </w:rPr>
        <w:t>.</w:t>
      </w:r>
    </w:p>
    <w:p w14:paraId="1D667EF8" w14:textId="127A20A7" w:rsidR="00D46809" w:rsidRPr="00F0451F" w:rsidRDefault="00A86794" w:rsidP="00962ED1">
      <w:pPr>
        <w:spacing w:line="480" w:lineRule="auto"/>
        <w:jc w:val="both"/>
        <w:rPr>
          <w:rFonts w:ascii="Times New Roman" w:hAnsi="Times New Roman" w:cs="Times New Roman"/>
          <w:b/>
        </w:rPr>
      </w:pPr>
      <w:r w:rsidRPr="00F0451F">
        <w:rPr>
          <w:rFonts w:ascii="Times New Roman" w:hAnsi="Times New Roman" w:cs="Times New Roman"/>
          <w:b/>
        </w:rPr>
        <w:t>Age and vascular calcification</w:t>
      </w:r>
    </w:p>
    <w:p w14:paraId="4FFE3C6C" w14:textId="07DF441B" w:rsidR="00F669A5" w:rsidRPr="00F0451F" w:rsidRDefault="001974A7" w:rsidP="00962ED1">
      <w:pPr>
        <w:spacing w:line="480" w:lineRule="auto"/>
        <w:jc w:val="both"/>
        <w:rPr>
          <w:rFonts w:ascii="Times New Roman" w:hAnsi="Times New Roman" w:cs="Times New Roman"/>
        </w:rPr>
      </w:pPr>
      <w:r w:rsidRPr="00F0451F">
        <w:rPr>
          <w:rFonts w:ascii="Times New Roman" w:hAnsi="Times New Roman" w:cs="Times New Roman"/>
        </w:rPr>
        <w:t>O</w:t>
      </w:r>
      <w:r w:rsidR="00A86794" w:rsidRPr="00F0451F">
        <w:rPr>
          <w:rFonts w:ascii="Times New Roman" w:hAnsi="Times New Roman" w:cs="Times New Roman"/>
        </w:rPr>
        <w:t xml:space="preserve">lder age </w:t>
      </w:r>
      <w:r w:rsidRPr="00F0451F">
        <w:rPr>
          <w:rFonts w:ascii="Times New Roman" w:hAnsi="Times New Roman" w:cs="Times New Roman"/>
        </w:rPr>
        <w:t xml:space="preserve">had been shown to </w:t>
      </w:r>
      <w:r w:rsidR="00A86794" w:rsidRPr="00F0451F">
        <w:rPr>
          <w:rFonts w:ascii="Times New Roman" w:hAnsi="Times New Roman" w:cs="Times New Roman"/>
        </w:rPr>
        <w:t>associate</w:t>
      </w:r>
      <w:r w:rsidRPr="00F0451F">
        <w:rPr>
          <w:rFonts w:ascii="Times New Roman" w:hAnsi="Times New Roman" w:cs="Times New Roman"/>
        </w:rPr>
        <w:t xml:space="preserve"> </w:t>
      </w:r>
      <w:r w:rsidR="00A86794" w:rsidRPr="00F0451F">
        <w:rPr>
          <w:rFonts w:ascii="Times New Roman" w:hAnsi="Times New Roman" w:cs="Times New Roman"/>
        </w:rPr>
        <w:t>with higher vascular calcification risk</w:t>
      </w:r>
      <w:r w:rsidR="00A65EEF" w:rsidRPr="00F0451F">
        <w:rPr>
          <w:rFonts w:ascii="Times New Roman" w:hAnsi="Times New Roman" w:cs="Times New Roman"/>
        </w:rPr>
        <w:t xml:space="preserve"> in CKD patients </w:t>
      </w:r>
      <w:r w:rsidR="00A65EEF" w:rsidRPr="00F0451F">
        <w:rPr>
          <w:rFonts w:ascii="Times New Roman" w:hAnsi="Times New Roman" w:cs="Times New Roman"/>
        </w:rPr>
        <w:fldChar w:fldCharType="begin" w:fldLock="1"/>
      </w:r>
      <w:r w:rsidR="00EA02A9" w:rsidRPr="00F0451F">
        <w:rPr>
          <w:rFonts w:ascii="Times New Roman" w:hAnsi="Times New Roman" w:cs="Times New Roman"/>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id":"ITEM-2","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rol groups according to the frequencies of the three fetuin-A genotypes (C. →. G) but the distribution of the fetuin-A (C. →. G); Thr256Ser gene polymorphisms in the studied subjects showed significant correlation with low serum fetuin-A levels. VC was as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2","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id":"ITEM-3","itemData":{"abstract":"Background: Haemodialysis (HD) patients are at increased risk of the development of arterial intimal (AIC) and medial calcification (AMC). The aim of our study was to analyze the association between the pre-defined potential risk factors and the status of various arterial calcifications in our HD patients.; Methods: In a cross-sectional study of 150 patients (91 male, mean age 54.55 +/- 12.46 yrs, HD duration 104.77 +/- 68.02 mths) we first determined the presence of AIC and AMC using plain radiography of the pelvis. We then compared the percentages of different radiogram findings in patients stratified according to various cut-off levels or the codes of each clinical and biochemical parameter (mean value of one year laboratory data recorded in the files).; Results: We determined arterial calcifications in 77.3% of our patients (AIC in 45.3%, AMC in 32%). The significantly higher frequencies of arterial calcifications of both groups (AIC and/or AMC) and isolated AIC presence were found in patients older than 55 at inclusion and 45 at the start of treatment with HD, with a serum C-reactive protein (CRP) &gt; 4.5 mg/L, predominantly of male gender with diabetes. The patients with a significantly higher occurrence of arterial calcifications had lower percentages of total serum calcium (Ca) levels but within the K/DOQI guideline recommendations. Also, we found a significantly higher proportion of isolated AIC presence in the group of patients with corrected total serum Ca levels &gt; 2.35 mmol/L and serum intact parathyroid hormone (iPTH) levels out of the range proposed by K/DOQI guidelines. In parallel, a significantly higher percentage of absence of arterial calcifications (ACA) was obtained in the patients with corrected total serum Ca levels &lt; 2.35 mmol/L, body mass index (BMI) &lt; 23 kg/m(2), mean pulse pressure &lt; 60 mmHg, blood leucocytes &lt; 6.5 x 10(9)L and serum triglycerides &lt; 1.8 mmol/L. Finally, we found a significantly higher presence of isolated AMC in patients with mean Kt/V &lt; 1.3 (poor dialysis adequacy), serum triglycerides &gt; 1.8 mmol/L and outside K/DOQI guideline achievements for corrected total serum Ca. In the 12 month period data analyzed, there were no significant differences in other risk factors such as the dose of prescribed calcium carbonate and vitamin D3, serum levels of albumin, cholesterol, phosphate (P) and Ca x P product.; Conclusions: AIC and AMC were frequently present in our HD population. Age, gender, BMI, diabetes, pulse pressur…","author":[{"dropping-particle":"","family":"Gelev","given":"S","non-dropping-particle":"","parse-names":false,"suffix":""},{"dropping-particle":"","family":"Spasovski","given":"G","non-dropping-particle":"","parse-names":false,"suffix":""},{"dropping-particle":"","family":"Trajkovski","given":"Z","non-dropping-particle":"","parse-names":false,"suffix":""},{"dropping-particle":"","family":"Damjanovski","given":"G","non-dropping-particle":"","parse-names":false,"suffix":""},{"dropping-particle":"","family":"Amitov","given":"V","non-dropping-particle":"","parse-names":false,"suffix":""},{"dropping-particle":"","family":"Selim","given":"Gj","non-dropping-particle":"","parse-names":false,"suffix":""},{"dropping-particle":"","family":"Dzekova","given":"P","non-dropping-particle":"","parse-names":false,"suffix":""},{"dropping-particle":"","family":"Sikole","given":"Aleksandar","non-dropping-particle":"","parse-names":false,"suffix":""}],"container-title":"Prilozi","id":"ITEM-3","issue":"2","issued":{"date-parts":[["2008"]]},"page":"185-199","publisher":"De Gruyter","publisher-place":"University Clinic of Nephrology, Faculty of Medicine, Skopje, R. Macedonia.","title":"Factors associated with various arterial calcifications in haemodialysis patients.","type":"article-journal","volume":"29"},"uris":["http://www.mendeley.com/documents/?uuid=15e04285-a679-3f5c-935b-9d358f1bcdb8"]},{"id":"ITEM-4","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4","issue":"2","issued":{"date-parts":[["2017"]]},"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id":"ITEM-5","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5","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id":"ITEM-6","itemData":{"DOI":"10.1186/1471-2369-14-221","abstract":"Background: Vascular calcification (VC) contributes to high mortality\nrates in chronic kidney disease (CKD). High serum phosphate and FGF23\nlevels and impaired phosphaturic response to FGF23 may affect VC.\nTherefore, their relative contribution to abdominal aortic calcification\n(AAC) was examined in patients CKD stages 3-4.\nMethods: Potential risk factors for AAC, measured by the Kauppila Index\n(KI), were studied in 178 patients.\nResults: In multivariate linear analysis, AAC associated positively with\nage, male gender, CKD-stage, presence of carotid plaques (CP) and also\nwith FGF23, but negatively with fractional excretion of phosphate (FEP).\nIntriguingly, FEP increased with similar slopes with elevations in PTH,\nwith reductions in GFR, and also with elevations in FGF23 but the latter\nonly in patients with none (KI = 0) or mild (KI = 1-5) AAC. Lack of a\nFEP-FGF23 correlation in patients with severe AAC (KI &gt; 5) suggested a\nrole for an impaired phosphaturic response to FGF23 but not to PTH in\nAAC. Logistic and zero-inflated analysis confirmed the independent\nassociation of age, CKD stage, male gender and CP with AAC, and also\nidentified a threshold FEP/FGF23 ratio of 1/3.9, below which the chances\nfor a patient of presenting severe AAC increased by 3-fold. Accordingly,\nKI remained unchanged as FEP/FGF23 ratios decreased from 1/1 to 1/3.9\nbut markedly increased in parallel with further reductions in FEP/FGF23\n&lt; 1/3.9.\nConclusions: In CKD 3-4, an impaired phosphaturic response to FGF23 with\nFEP/FGF23 &lt; 1/3.9 associates with severe AAC independently of age,\ngender or CP.","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non-dropping-particle":"","parse-names":false,"suffix":""},{"dropping-particle":"","family":"Fernandez","given":"Elvira","non-dropping-particle":"","parse-names":false,"suffix":""}],"container-title":"BMC NEPHROLOGY","id":"ITEM-6","issued":{"date-parts":[["2013"]]},"title":"A low fractional excretion of Phosphate/Fgf23 ratio is associated with severe abdominal Aortic calcification in stage 3 and 4 kidney disease patients","type":"article-journal","volume":"14"},"uris":["http://www.mendeley.com/documents/?uuid=38c4ba33-7c43-3153-b718-879128d44964"]}],"mendeley":{"formattedCitation":"(6,12,14–17)","plainTextFormattedCitation":"(6,12,14–17)","previouslyFormattedCitation":"(6,12,14–17)"},"properties":{"noteIndex":0},"schema":"https://github.com/citation-style-language/schema/raw/master/csl-citation.json"}</w:instrText>
      </w:r>
      <w:r w:rsidR="00A65EEF" w:rsidRPr="00F0451F">
        <w:rPr>
          <w:rFonts w:ascii="Times New Roman" w:hAnsi="Times New Roman" w:cs="Times New Roman"/>
        </w:rPr>
        <w:fldChar w:fldCharType="separate"/>
      </w:r>
      <w:r w:rsidR="00AB353E" w:rsidRPr="00F0451F">
        <w:rPr>
          <w:rFonts w:ascii="Times New Roman" w:hAnsi="Times New Roman" w:cs="Times New Roman"/>
          <w:noProof/>
        </w:rPr>
        <w:t>(6,12,14–17)</w:t>
      </w:r>
      <w:r w:rsidR="00A65EEF" w:rsidRPr="00F0451F">
        <w:rPr>
          <w:rFonts w:ascii="Times New Roman" w:hAnsi="Times New Roman" w:cs="Times New Roman"/>
        </w:rPr>
        <w:fldChar w:fldCharType="end"/>
      </w:r>
      <w:r w:rsidR="00A86794" w:rsidRPr="00F0451F">
        <w:rPr>
          <w:rFonts w:ascii="Times New Roman" w:hAnsi="Times New Roman" w:cs="Times New Roman"/>
        </w:rPr>
        <w:t xml:space="preserve">, but a study by Jung et al. on 40 hemodialysis patients in South Korea showed that age only serves as a modifier for annualized change of CAC score in male patients (R = 0.500, p = 0.009), but the same trend was not discovered in female gender </w:t>
      </w:r>
      <w:r w:rsidR="00A86794" w:rsidRPr="00F0451F">
        <w:rPr>
          <w:rFonts w:ascii="Times New Roman" w:hAnsi="Times New Roman" w:cs="Times New Roman"/>
        </w:rPr>
        <w:fldChar w:fldCharType="begin" w:fldLock="1"/>
      </w:r>
      <w:r w:rsidR="00EA02A9" w:rsidRPr="00F0451F">
        <w:rPr>
          <w:rFonts w:ascii="Times New Roman" w:hAnsi="Times New Roman" w:cs="Times New Roman"/>
        </w:rPr>
        <w:instrText>ADDIN CSL_CITATION {"citationItems":[{"id":"ITEM-1","itemData":{"DOI":"10.1093/ndt/gfl118","abstract":"Background. Coronary artery calcification (CAC) is an extensive and\ncommon complication in patients with end-stage renal disease (ESRD). The\naim of this study was to assess prospectively the change in CAC over a\n2-year period and to identify the factors that may be associated with\nCAC progression in ESRD patients.\nMethods. The final analysis was performed on 40 of 43 stable\nhaemodialysis patients who initially entered into the study. The study\npopulation underwent multirow spiral computed tomography to derive CAC\nscores at baseline and after a minimum of 12 months (24 months in 30\npatients, 18 months in four, and 12 months in the remaining six\npatients). To provide a stable estimate that was unbiased with respect\nto the baseline CAC, square root-transformed CAC scores were used for\nthe analyses of the changes in CAC.\nResults. The median CAC score was 191 (range, 0-2403) mm(3) at baseline\nand increased to 253 (range, 0-2745) mm(3) at follow-up (P &lt; 0.001) and\nthe median annualized change in square root-transformed CAC score was\n1.48 (range, -0.95-8.64) mm(3)/year. The annualized change of the square\nroot-transformed CAC score positively correlated with the\ntime-integrated levels of C-reactive protein (R = 0.521, P = 0.001),\nphosphorus (R = 0.433, P = 0.005) and calcium x phosphorus product (R =\n0.394, P = 0.012), but did not correlate with the levels of fetuin-A or\nlipid parameters. Even after adjusting for age, gender and baseline CAC\nscore, C-reactive protein levels were independently associated with CAC\nprogression.\nConclusion. These data suggest that chronic inflammation as well as\naltered mineral metabolism contributes to a rapid progression of CAC in\nESRD patients. Additional, larger scale studies are required to confirm\nour findings.","author":[{"dropping-particle":"","family":"Jung","given":"Hae Hyuk","non-dropping-particle":"","parse-names":false,"suffix":""},{"dropping-particle":"","family":"Kim","given":"Sang-Wook","non-dropping-particle":"","parse-names":false,"suffix":""},{"dropping-particle":"","family":"Han","given":"Heon","non-dropping-particle":"","parse-names":false,"suffix":""}],"container-title":"NEPHROLOGY DIALYSIS TRANSPLANTATION","id":"ITEM-1","issue":"7","issued":{"date-parts":[["2006"]]},"page":"1915-1920","title":"Inflammation, mineral metabolism and progressive coronary artery calcification in patients on haemodialysis","type":"article-journal","volume":"21"},"uris":["http://www.mendeley.com/documents/?uuid=8c1ab06d-73e8-33a7-90ce-8ef34d8c9d0e"]}],"mendeley":{"formattedCitation":"(18)","plainTextFormattedCitation":"(18)","previouslyFormattedCitation":"(18)"},"properties":{"noteIndex":0},"schema":"https://github.com/citation-style-language/schema/raw/master/csl-citation.json"}</w:instrText>
      </w:r>
      <w:r w:rsidR="00A86794" w:rsidRPr="00F0451F">
        <w:rPr>
          <w:rFonts w:ascii="Times New Roman" w:hAnsi="Times New Roman" w:cs="Times New Roman"/>
        </w:rPr>
        <w:fldChar w:fldCharType="separate"/>
      </w:r>
      <w:r w:rsidR="00AB353E" w:rsidRPr="00F0451F">
        <w:rPr>
          <w:rFonts w:ascii="Times New Roman" w:hAnsi="Times New Roman" w:cs="Times New Roman"/>
          <w:noProof/>
        </w:rPr>
        <w:t>(18)</w:t>
      </w:r>
      <w:r w:rsidR="00A86794" w:rsidRPr="00F0451F">
        <w:rPr>
          <w:rFonts w:ascii="Times New Roman" w:hAnsi="Times New Roman" w:cs="Times New Roman"/>
        </w:rPr>
        <w:fldChar w:fldCharType="end"/>
      </w:r>
      <w:r w:rsidR="00A86794" w:rsidRPr="00F0451F">
        <w:rPr>
          <w:rFonts w:ascii="Times New Roman" w:hAnsi="Times New Roman" w:cs="Times New Roman"/>
        </w:rPr>
        <w:t>.</w:t>
      </w:r>
      <w:r w:rsidR="00A54B67" w:rsidRPr="00F0451F">
        <w:rPr>
          <w:rFonts w:ascii="Times New Roman" w:hAnsi="Times New Roman" w:cs="Times New Roman"/>
        </w:rPr>
        <w:t xml:space="preserve"> A France study including 24 hemodialysis patients also confirmed the exclusive relation between age and calcification in male </w:t>
      </w:r>
      <w:r w:rsidR="00A54B67" w:rsidRPr="00F0451F">
        <w:rPr>
          <w:rFonts w:ascii="Times New Roman" w:hAnsi="Times New Roman" w:cs="Times New Roman"/>
        </w:rPr>
        <w:fldChar w:fldCharType="begin" w:fldLock="1"/>
      </w:r>
      <w:r w:rsidR="00EA02A9" w:rsidRPr="00F0451F">
        <w:rPr>
          <w:rFonts w:ascii="Times New Roman" w:hAnsi="Times New Roman" w:cs="Times New Roman"/>
        </w:rPr>
        <w:instrText>ADDIN CSL_CITATION {"citationItems":[{"id":"ITEM-1","itemData":{"DOI":"10.1053/ajkd.2002.30955","author":[{"dropping-particle":"","family":"Oprisiu","given":"Roxana","non-dropping-particle":"","parse-names":false,"suffix":""},{"dropping-particle":"","family":"Bunea","given":"Delia","non-dropping-particle":"","parse-names":false,"suffix":""},{"dropping-particle":"","family":"Tarek","given":"Sadek","non-dropping-particle":"","parse-names":false,"suffix":""},{"dropping-particle":"","family":"Hedi","given":"Bahloul","non-dropping-particle":"","parse-names":false,"suffix":""},{"dropping-particle":"","family":"Fournier","given":"Albert","non-dropping-particle":"","parse-names":false,"suffix":""}],"container-title":"American Journal of Kidney Diseases","id":"ITEM-1","issue":"1","issued":{"date-parts":[["2002"]]},"page":"209","title":"Progression of vascular calcification and dyslipidemia in patients on chronic hemodialysis","type":"article","volume":"39"},"uris":["http://www.mendeley.com/documents/?uuid=d8cfec00-04d0-34f5-9ef5-04e9d14f1ba2"]}],"mendeley":{"formattedCitation":"(19)","plainTextFormattedCitation":"(19)","previouslyFormattedCitation":"(19)"},"properties":{"noteIndex":0},"schema":"https://github.com/citation-style-language/schema/raw/master/csl-citation.json"}</w:instrText>
      </w:r>
      <w:r w:rsidR="00A54B67" w:rsidRPr="00F0451F">
        <w:rPr>
          <w:rFonts w:ascii="Times New Roman" w:hAnsi="Times New Roman" w:cs="Times New Roman"/>
        </w:rPr>
        <w:fldChar w:fldCharType="separate"/>
      </w:r>
      <w:r w:rsidR="00AB353E" w:rsidRPr="00F0451F">
        <w:rPr>
          <w:rFonts w:ascii="Times New Roman" w:hAnsi="Times New Roman" w:cs="Times New Roman"/>
          <w:noProof/>
        </w:rPr>
        <w:t>(19)</w:t>
      </w:r>
      <w:r w:rsidR="00A54B67" w:rsidRPr="00F0451F">
        <w:rPr>
          <w:rFonts w:ascii="Times New Roman" w:hAnsi="Times New Roman" w:cs="Times New Roman"/>
        </w:rPr>
        <w:fldChar w:fldCharType="end"/>
      </w:r>
      <w:r w:rsidR="00A54B67" w:rsidRPr="00F0451F">
        <w:rPr>
          <w:rFonts w:ascii="Times New Roman" w:hAnsi="Times New Roman" w:cs="Times New Roman"/>
        </w:rPr>
        <w:t>.</w:t>
      </w:r>
      <w:r w:rsidR="00F84AEB" w:rsidRPr="00F0451F">
        <w:rPr>
          <w:rFonts w:ascii="Times New Roman" w:hAnsi="Times New Roman" w:cs="Times New Roman"/>
        </w:rPr>
        <w:t xml:space="preserve"> Also, an increase in age was associated with higher levels of serum sclerostin</w:t>
      </w:r>
      <w:r w:rsidR="005C054D" w:rsidRPr="00F0451F">
        <w:rPr>
          <w:rFonts w:ascii="Times New Roman" w:hAnsi="Times New Roman" w:cs="Times New Roman"/>
        </w:rPr>
        <w:t xml:space="preserve"> </w:t>
      </w:r>
      <w:r w:rsidR="005C054D" w:rsidRPr="00F0451F">
        <w:rPr>
          <w:rFonts w:ascii="Times New Roman" w:hAnsi="Times New Roman" w:cs="Times New Roman"/>
        </w:rPr>
        <w:fldChar w:fldCharType="begin" w:fldLock="1"/>
      </w:r>
      <w:r w:rsidR="00A54B67" w:rsidRPr="00F0451F">
        <w:rPr>
          <w:rFonts w:ascii="Times New Roman" w:hAnsi="Times New Roman" w:cs="Times New Roman"/>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7)","plainTextFormattedCitation":"(7)","previouslyFormattedCitation":"(7)"},"properties":{"noteIndex":0},"schema":"https://github.com/citation-style-language/schema/raw/master/csl-citation.json"}</w:instrText>
      </w:r>
      <w:r w:rsidR="005C054D" w:rsidRPr="00F0451F">
        <w:rPr>
          <w:rFonts w:ascii="Times New Roman" w:hAnsi="Times New Roman" w:cs="Times New Roman"/>
        </w:rPr>
        <w:fldChar w:fldCharType="separate"/>
      </w:r>
      <w:r w:rsidR="005C054D" w:rsidRPr="00F0451F">
        <w:rPr>
          <w:rFonts w:ascii="Times New Roman" w:hAnsi="Times New Roman" w:cs="Times New Roman"/>
          <w:noProof/>
        </w:rPr>
        <w:t>(7)</w:t>
      </w:r>
      <w:r w:rsidR="005C054D" w:rsidRPr="00F0451F">
        <w:rPr>
          <w:rFonts w:ascii="Times New Roman" w:hAnsi="Times New Roman" w:cs="Times New Roman"/>
        </w:rPr>
        <w:fldChar w:fldCharType="end"/>
      </w:r>
      <w:r w:rsidR="00F84AEB" w:rsidRPr="00F0451F">
        <w:rPr>
          <w:rFonts w:ascii="Times New Roman" w:hAnsi="Times New Roman" w:cs="Times New Roman"/>
        </w:rPr>
        <w:t xml:space="preserve">, </w:t>
      </w:r>
      <w:r w:rsidR="00B72CCE" w:rsidRPr="00F0451F">
        <w:rPr>
          <w:rFonts w:ascii="Times New Roman" w:hAnsi="Times New Roman" w:cs="Times New Roman"/>
        </w:rPr>
        <w:t>suggesting</w:t>
      </w:r>
      <w:r w:rsidR="00F84AEB" w:rsidRPr="00F0451F">
        <w:rPr>
          <w:rFonts w:ascii="Times New Roman" w:hAnsi="Times New Roman" w:cs="Times New Roman"/>
        </w:rPr>
        <w:t xml:space="preserve"> </w:t>
      </w:r>
      <w:r w:rsidR="00B72CCE" w:rsidRPr="00F0451F">
        <w:rPr>
          <w:rFonts w:ascii="Times New Roman" w:hAnsi="Times New Roman" w:cs="Times New Roman"/>
        </w:rPr>
        <w:t xml:space="preserve">sclerostin may not be a major influencer in </w:t>
      </w:r>
      <w:r w:rsidR="00F84AEB" w:rsidRPr="00F0451F">
        <w:rPr>
          <w:rFonts w:ascii="Times New Roman" w:hAnsi="Times New Roman" w:cs="Times New Roman"/>
        </w:rPr>
        <w:t xml:space="preserve">the observed </w:t>
      </w:r>
      <w:r w:rsidR="00B72CCE" w:rsidRPr="00F0451F">
        <w:rPr>
          <w:rFonts w:ascii="Times New Roman" w:hAnsi="Times New Roman" w:cs="Times New Roman"/>
        </w:rPr>
        <w:t>tendency of vascular calcification in older patients.</w:t>
      </w:r>
    </w:p>
    <w:p w14:paraId="1B4477A2" w14:textId="2D02EF43" w:rsidR="00AE0595" w:rsidRPr="00F0451F" w:rsidRDefault="00AE0595" w:rsidP="00962ED1">
      <w:pPr>
        <w:spacing w:line="480" w:lineRule="auto"/>
        <w:jc w:val="both"/>
        <w:rPr>
          <w:rFonts w:ascii="Times New Roman" w:hAnsi="Times New Roman" w:cs="Times New Roman"/>
          <w:b/>
        </w:rPr>
      </w:pPr>
      <w:r w:rsidRPr="00F0451F">
        <w:rPr>
          <w:rFonts w:ascii="Times New Roman" w:hAnsi="Times New Roman" w:cs="Times New Roman"/>
          <w:b/>
        </w:rPr>
        <w:t>Fetuin-A and vascular calcification</w:t>
      </w:r>
    </w:p>
    <w:p w14:paraId="4CC6C5C1" w14:textId="3CC62EF7" w:rsidR="00202461" w:rsidRPr="00F0451F" w:rsidRDefault="00DF7A2E" w:rsidP="00202461">
      <w:pPr>
        <w:spacing w:line="480" w:lineRule="auto"/>
        <w:jc w:val="both"/>
        <w:rPr>
          <w:rFonts w:ascii="Times New Roman" w:hAnsi="Times New Roman" w:cs="Times New Roman"/>
        </w:rPr>
      </w:pPr>
      <w:r w:rsidRPr="00F0451F">
        <w:rPr>
          <w:rFonts w:ascii="Times New Roman" w:hAnsi="Times New Roman" w:cs="Times New Roman"/>
        </w:rPr>
        <w:t>Fetuin-A had been shown to be negatively related to b</w:t>
      </w:r>
      <w:r w:rsidR="00202461" w:rsidRPr="00F0451F">
        <w:rPr>
          <w:rFonts w:ascii="Times New Roman" w:hAnsi="Times New Roman" w:cs="Times New Roman"/>
        </w:rPr>
        <w:t>one mineral density</w:t>
      </w:r>
      <w:r w:rsidRPr="00F0451F">
        <w:rPr>
          <w:rFonts w:ascii="Times New Roman" w:hAnsi="Times New Roman" w:cs="Times New Roman"/>
        </w:rPr>
        <w:t xml:space="preserve">, with standard regression coefficients ranging between -0.29 and -0.41 at different sites (radial, femur neck, and femur trochanter) </w:t>
      </w:r>
      <w:r w:rsidRPr="00F0451F">
        <w:rPr>
          <w:rFonts w:ascii="Times New Roman" w:hAnsi="Times New Roman" w:cs="Times New Roman"/>
        </w:rPr>
        <w:fldChar w:fldCharType="begin" w:fldLock="1"/>
      </w:r>
      <w:r w:rsidRPr="00F0451F">
        <w:rPr>
          <w:rFonts w:ascii="Times New Roman" w:hAnsi="Times New Roman" w:cs="Times New Roman"/>
        </w:rPr>
        <w:instrText>ADDIN CSL_CITATION {"citationItems":[{"id":"ITEM-1","itemData":{"DOI":"10.1111/j.1525-1594.2009.00814.x","abstract":"Patients with end-stage renal disease have a very high prevalance and\nextent of arterial calcification. A number of studies suggest that\nsimilar pathophysiologic mechanisms are responsible for development and\nprogression of calcification of atherosclerotic plaque and bone\nformation. Fetuin-A is a potent calcification inhibitor and is expressed\nin bone, with not-yet well-defined functions. The aim of this study was\nto investigate the relation between bone mineral densitometry\nparameters, coronary artery calcification, and serum fetuin-A levels. In\na cross-sectional design, we included 72 maintenance hemodialysis (HD)\npatients and 30 age- and gender- matched healthy controls. Serum\nfetuin-A levels were studied both in maintenance HD patients and healthy\ncontrols. Maintenance HD patients had radius, hip, and lumbar spine bone\nmineral density (BMD) assessed by dual-energy X-ray absorptiometry and\ncoronary artery calcification score (CACS) measured by electron-beam\ncomputed tomography. The associations between site-specific BMD\nparameters, CACS, and serum fetuin-A levels were studied in maintenance\nHD patients. CACS, mass, and volume of plaques in coronary arteries were\nsignificantly higher in patients with a T-score below -2.5 than above in\nthe proximal region of the radius, neck and trochanter of the femur, and\nthe lumbar spine. Mean serum fetuin-A concentration was 0.636 +/- 0.118\ng/L in maintenance HD patients and it was less than healthy controls\n(0.829 +/- 0.100 g/L, P &lt; 0.0001). CACS, mass, and volume of plaques in\ncoronary arteries correlated significantly with the serum fetuin-A\nlevels. Moreover, significant positive correlations were shown between\nthe serum fetuin-A levels, BMD values, and T-scores of proximal radius,\nneck, and trochanter of the femur, but not with the lumbar spine. The\npresent study demonstrates an association between serum fetuin-A levels,\ncoronary artery calcification, and bone mineral densities-except for the\nlumbar spine, in maintenance HD patients. However, the results should be\ninterpreted with caution because of the cross-sectional design of the\nstudy.","author":[{"dropping-particle":"","family":"Kirkpantur","given":"Alper","non-dropping-particle":"","parse-names":false,"suffix":""},{"dropping-particle":"","family":"Altun","given":"Bulent","non-dropping-particle":"","parse-names":false,"suffix":""},{"dropping-particle":"","family":"Hazirolan","given":"Tuncay","non-dropping-particle":"","parse-names":false,"suffix":""},{"dropping-particle":"","family":"Akata","given":"Deniz","non-dropping-particle":"","parse-names":false,"suffix":""},{"dropping-particle":"","family":"Arici","given":"Mustafa","non-dropping-particle":"","parse-names":false,"suffix":""},{"dropping-particle":"","family":"Kirazli","given":"Serafettin","non-dropping-particle":"","parse-names":false,"suffix":""},{"dropping-particle":"","family":"Turgan","given":"Cetin","non-dropping-particle":"","parse-names":false,"suffix":""}],"container-title":"ARTIFICIAL ORGANS","id":"ITEM-1","issue":"10","issued":{"date-parts":[["2009"]]},"page":"844-854","title":"Association Among Serum Fetuin-A Level, Coronary Artery Calcification, and Bone Mineral Densitometry in Maintenance Hemodialysis Patients","type":"article-journal","volume":"33"},"uris":["http://www.mendeley.com/documents/?uuid=25d11d72-29f5-37e3-9fcc-a8654f3d8977"]}],"mendeley":{"formattedCitation":"(5)","plainTextFormattedCitation":"(5)","previouslyFormattedCitation":"(5)"},"properties":{"noteIndex":0},"schema":"https://github.com/citation-style-language/schema/raw/master/csl-citation.json"}</w:instrText>
      </w:r>
      <w:r w:rsidRPr="00F0451F">
        <w:rPr>
          <w:rFonts w:ascii="Times New Roman" w:hAnsi="Times New Roman" w:cs="Times New Roman"/>
        </w:rPr>
        <w:fldChar w:fldCharType="separate"/>
      </w:r>
      <w:r w:rsidRPr="00F0451F">
        <w:rPr>
          <w:rFonts w:ascii="Times New Roman" w:hAnsi="Times New Roman" w:cs="Times New Roman"/>
          <w:noProof/>
        </w:rPr>
        <w:t>(5)</w:t>
      </w:r>
      <w:r w:rsidRPr="00F0451F">
        <w:rPr>
          <w:rFonts w:ascii="Times New Roman" w:hAnsi="Times New Roman" w:cs="Times New Roman"/>
        </w:rPr>
        <w:fldChar w:fldCharType="end"/>
      </w:r>
      <w:r w:rsidRPr="00F0451F">
        <w:rPr>
          <w:rFonts w:ascii="Times New Roman" w:hAnsi="Times New Roman" w:cs="Times New Roman"/>
        </w:rPr>
        <w:t xml:space="preserve">. Interestingly, the </w:t>
      </w:r>
      <w:proofErr w:type="spellStart"/>
      <w:r w:rsidRPr="00F0451F">
        <w:rPr>
          <w:rFonts w:ascii="Times New Roman" w:hAnsi="Times New Roman" w:cs="Times New Roman"/>
        </w:rPr>
        <w:t>Gensini</w:t>
      </w:r>
      <w:proofErr w:type="spellEnd"/>
      <w:r w:rsidRPr="00F0451F">
        <w:rPr>
          <w:rFonts w:ascii="Times New Roman" w:hAnsi="Times New Roman" w:cs="Times New Roman"/>
        </w:rPr>
        <w:t xml:space="preserve"> score assessing the extent of coronary artery disease significantly correlated in univariate analysis with higher fetuin-A levels (R = 0.491; P = 0.001) </w:t>
      </w:r>
      <w:r w:rsidRPr="00F0451F">
        <w:rPr>
          <w:rFonts w:ascii="Times New Roman" w:hAnsi="Times New Roman" w:cs="Times New Roman"/>
        </w:rPr>
        <w:fldChar w:fldCharType="begin" w:fldLock="1"/>
      </w:r>
      <w:r w:rsidR="00A31669" w:rsidRPr="00F0451F">
        <w:rPr>
          <w:rFonts w:ascii="Times New Roman" w:hAnsi="Times New Roman" w:cs="Times New Roman"/>
        </w:rPr>
        <w:instrText>ADDIN CSL_CITATION {"citationItems":[{"id":"ITEM-1","itemData":{"DOI":"10.2215/CJN.02560310","PMID":"20576822","abstract":"Background and objectives: Cardiovascular disease in chronic kidney disease (CKD) is explained in part by traditional cardiovascular risk factors; by uremia-specific factors; and by abnormalities of mineral metabolism, factors involved in its regulation, and in the vascular calcification process. Design, setting, participants, &amp; measurements: In an unselected population of 177 patients with calculated GFR (eGFR) between 90 and 30 ml/min per 1.73 m 2, the link between the mineral metabolism abnormalities (calcium, phosphorus, calcium-phosphorus product), regulatory factors (parathyroid hormone [PTH], intact PTH [iPTH], vitamin D, fibroblast growth factor 23 [FGF 23], and fetuin A), and the severity of coronary artery disease (CAD) assessed by coronary angiography were evaluated in three subgroups defined by tertiles of Gensini lesion severity score. Results: The mean serum values for FGF 23 in the entire study population was 28.1 ± 17.3 RU/ml and for fetuin A was 473.1 ± 156.2 μg/ml. Patients with eGFR &lt; 60 ml/min per 1.73 m 2 had significantly higher values of FGF 23 compared with patients with eGFR &gt; 60 ml/min per 1.73 m2. The Gensini score values significantly correlated with gender; arterial hypertension; and HDL cholesterol, eGFR, iPTH, FGF 23, and fetuin A levels. After the adjustments for traditional and uremia-related cardiovascular risk factors, the FGF 23 and fetuin A remained significant predictors of the Gensini score. Conclusions: This study suggests that in a relatively young population with mild-to-moderate alteration of kidney function and with less traditional cardiovascular risk factors, anomalies of the serum FGF 23 and fetuin A levels appear early in the course of disease and are independent major predictors for extent of CAD. Copyright © 2010 by the American Society of Nephrology.","author":[{"dropping-particle":"","family":"Kanbay","given":"Mehmet","non-dropping-particle":"","parse-names":false,"suffix":""},{"dropping-particle":"","family":"Nicoleta","given":"Mardare","non-dropping-particle":"","parse-names":false,"suffix":""},{"dropping-particle":"","family":"Selcoki","given":"Yusuf","non-dropping-particle":"","parse-names":false,"suffix":""},{"dropping-particle":"","family":"Ikizek","given":"Mustafa","non-dropping-particle":"","parse-names":false,"suffix":""},{"dropping-particle":"","family":"Aydin","given":"Murat","non-dropping-particle":"","parse-names":false,"suffix":""},{"dropping-particle":"","family":"Eryonucu","given":"Beyhan","non-dropping-particle":"","parse-names":false,"suffix":""},{"dropping-particle":"","family":"Duranay","given":"Murat","non-dropping-particle":"","parse-names":false,"suffix":""},{"dropping-particle":"","family":"Akcay","given":"Ali","non-dropping-particle":"","parse-names":false,"suffix":""},{"dropping-particle":"","family":"Armutcu","given":"Ferah","non-dropping-particle":"","parse-names":false,"suffix":""},{"dropping-particle":"","family":"Covic","given":"Adrian","non-dropping-particle":"","parse-names":false,"suffix":""}],"container-title":"Clinical Journal of the American Society of Nephrology","id":"ITEM-1","issue":"10","issued":{"date-parts":[["2010"]]},"page":"1780-1786","publisher-place":"M. Kanbay, Department of Medicine, Fatih University, School of Medicine, Ankara, Turkey","title":"Fibroblast growth factor 23 and fetuin A are independent predictors for the coronary artery disease extent in mild chronic kidney disease","type":"article-journal","volume":"5"},"uris":["http://www.mendeley.com/documents/?uuid=1df2a34b-2ff0-3bd6-97ce-b669809d46cf"]}],"mendeley":{"formattedCitation":"(4)","plainTextFormattedCitation":"(4)","previouslyFormattedCitation":"(4)"},"properties":{"noteIndex":0},"schema":"https://github.com/citation-style-language/schema/raw/master/csl-citation.json"}</w:instrText>
      </w:r>
      <w:r w:rsidRPr="00F0451F">
        <w:rPr>
          <w:rFonts w:ascii="Times New Roman" w:hAnsi="Times New Roman" w:cs="Times New Roman"/>
        </w:rPr>
        <w:fldChar w:fldCharType="separate"/>
      </w:r>
      <w:r w:rsidRPr="00F0451F">
        <w:rPr>
          <w:rFonts w:ascii="Times New Roman" w:hAnsi="Times New Roman" w:cs="Times New Roman"/>
          <w:noProof/>
        </w:rPr>
        <w:t>(4)</w:t>
      </w:r>
      <w:r w:rsidRPr="00F0451F">
        <w:rPr>
          <w:rFonts w:ascii="Times New Roman" w:hAnsi="Times New Roman" w:cs="Times New Roman"/>
        </w:rPr>
        <w:fldChar w:fldCharType="end"/>
      </w:r>
      <w:r w:rsidRPr="00F0451F">
        <w:rPr>
          <w:rFonts w:ascii="Times New Roman" w:hAnsi="Times New Roman" w:cs="Times New Roman"/>
        </w:rPr>
        <w:t xml:space="preserve">. Moreover, low fetuin-A levels </w:t>
      </w:r>
      <w:r w:rsidR="00202461" w:rsidRPr="00F0451F">
        <w:rPr>
          <w:rFonts w:ascii="Times New Roman" w:hAnsi="Times New Roman" w:cs="Times New Roman"/>
        </w:rPr>
        <w:t xml:space="preserve"> </w:t>
      </w:r>
      <w:r w:rsidRPr="00F0451F">
        <w:rPr>
          <w:rFonts w:ascii="Times New Roman" w:hAnsi="Times New Roman" w:cs="Times New Roman"/>
        </w:rPr>
        <w:t xml:space="preserve">were </w:t>
      </w:r>
      <w:r w:rsidR="00A31669" w:rsidRPr="00F0451F">
        <w:rPr>
          <w:rFonts w:ascii="Times New Roman" w:hAnsi="Times New Roman" w:cs="Times New Roman"/>
        </w:rPr>
        <w:t xml:space="preserve">risk factors for </w:t>
      </w:r>
      <w:r w:rsidR="00202461" w:rsidRPr="00F0451F">
        <w:rPr>
          <w:rFonts w:ascii="Times New Roman" w:hAnsi="Times New Roman" w:cs="Times New Roman"/>
        </w:rPr>
        <w:t>all-cause mortality</w:t>
      </w:r>
      <w:r w:rsidR="00A31669" w:rsidRPr="00F0451F">
        <w:rPr>
          <w:rFonts w:ascii="Times New Roman" w:hAnsi="Times New Roman" w:cs="Times New Roman"/>
        </w:rPr>
        <w:t xml:space="preserve"> in hemodialysis patients</w:t>
      </w:r>
      <w:r w:rsidR="00202461" w:rsidRPr="00F0451F">
        <w:rPr>
          <w:rFonts w:ascii="Times New Roman" w:hAnsi="Times New Roman" w:cs="Times New Roman"/>
        </w:rPr>
        <w:t xml:space="preserve"> </w:t>
      </w:r>
      <w:r w:rsidR="00A31669" w:rsidRPr="00F0451F">
        <w:rPr>
          <w:rFonts w:ascii="Times New Roman" w:hAnsi="Times New Roman" w:cs="Times New Roman"/>
        </w:rPr>
        <w:t>(</w:t>
      </w:r>
      <w:r w:rsidR="00202461" w:rsidRPr="00F0451F">
        <w:rPr>
          <w:rFonts w:ascii="Times New Roman" w:hAnsi="Times New Roman" w:cs="Times New Roman"/>
        </w:rPr>
        <w:t>HR 2.3</w:t>
      </w:r>
      <w:r w:rsidR="00A31669" w:rsidRPr="00F0451F">
        <w:rPr>
          <w:rFonts w:ascii="Times New Roman" w:hAnsi="Times New Roman" w:cs="Times New Roman"/>
        </w:rPr>
        <w:t xml:space="preserve">, 95% CI </w:t>
      </w:r>
      <w:r w:rsidR="00202461" w:rsidRPr="00F0451F">
        <w:rPr>
          <w:rFonts w:ascii="Times New Roman" w:hAnsi="Times New Roman" w:cs="Times New Roman"/>
        </w:rPr>
        <w:t>1.2–4.5)</w:t>
      </w:r>
      <w:r w:rsidR="00A31669" w:rsidRPr="00F0451F">
        <w:rPr>
          <w:rFonts w:ascii="Times New Roman" w:hAnsi="Times New Roman" w:cs="Times New Roman"/>
        </w:rPr>
        <w:t xml:space="preserve"> </w:t>
      </w:r>
      <w:r w:rsidR="00A31669" w:rsidRPr="00F0451F">
        <w:rPr>
          <w:rFonts w:ascii="Times New Roman" w:hAnsi="Times New Roman" w:cs="Times New Roman"/>
        </w:rPr>
        <w:fldChar w:fldCharType="begin" w:fldLock="1"/>
      </w:r>
      <w:r w:rsidR="00A31669" w:rsidRPr="00F0451F">
        <w:rPr>
          <w:rFonts w:ascii="Times New Roman" w:hAnsi="Times New Roman" w:cs="Times New Roman"/>
        </w:rPr>
        <w:instrText>ADDIN CSL_CITATION {"citationItems":[{"id":"ITEM-1","itemData":{"DOI":"10.1111/j.1365-2362.2008.02032.x","abstract":"Background: Fetuin-A, a negative acute phase protein that inhibits vascular calcification, has a controversial association with mortality in chronic kidney disease (CKD) patients. Chronic inflammation, which is common in CKD, may promote vascular calcification. Materials and methods: We investigated the impact of inflammation on the relationship between serum fetuin-A and mortality (42 months) in 222 prevalent haemodialysis (HD) patients. Results: Serum fetuin correlated negatively with comorbidity score (assessed by Davies score) and circulating inflammatory markers. Patients with low fetuin-A levels (&lt; median) had higher mortality (Hazard ratio 'HR' 2.2; CI 1.4-3.5, P &lt; 0.001), but this association was lost after adjustment for age, gender, comorbidities score, dialysis vintage and inflammation (CRP &gt; median). In inflamed patients with low fetuin a significantly independent association with mortality (HR 2.3; CI 1.2-4.5, P = 0.01) was observed compared to non-inflamed patients with high fetuin-A, after adjusting for the same variables. Non-inflamed patients with low fetuin-A and inflamed patients with high fetuin-A did not have increased mortality compared to non-inflamed patients with high fetuin-A. Conclusions: The results show that low levels of serum fetuin-A are associated with increased mortality in HD patients only in the presence of inflammation. This suggests that coexistence of a low serum fetuin-A level and low-grade inflammation exerts an additive effect on the risk of death in HD patients. © 2008 The Authors.","author":[{"dropping-particle":"","family":"Metry","given":"G","non-dropping-particle":"","parse-names":false,"suffix":""},{"dropping-particle":"","family":"Stenvinkel","given":"P","non-dropping-particle":"","parse-names":false,"suffix":""},{"dropping-particle":"","family":"Qureshi","given":"A R","non-dropping-particle":"","parse-names":false,"suffix":""},{"dropping-particle":"","family":"Carrero","given":"J J","non-dropping-particle":"","parse-names":false,"suffix":""},{"dropping-particle":"","family":"Yilmaz","given":"M I","non-dropping-particle":"","parse-names":false,"suffix":""},{"dropping-particle":"","family":"Bárány","given":"P","non-dropping-particle":"","parse-names":false,"suffix":""},{"dropping-particle":"","family":"Snaedal","given":"S","non-dropping-particle":"","parse-names":false,"suffix":""},{"dropping-particle":"","family":"Heimbürger","given":"O","non-dropping-particle":"","parse-names":false,"suffix":""},{"dropping-particle":"","family":"Lindholm","given":"B","non-dropping-particle":"","parse-names":false,"suffix":""},{"dropping-particle":"","family":"Suliman","given":"M E","non-dropping-particle":"","parse-names":false,"suffix":""}],"container-title":"European Journal of Clinical Investigation","id":"ITEM-1","issue":"11","issued":{"date-parts":[["2008"]]},"note":"gender differences not discussed\nPatients with low fetuin-A levels (&amp;lt; median) had higher mortality (Hazard ratio ‘HR’ 2·2; CI 1·4–3·5, P&amp;lt; 0·001), but this association was lost after adjustment for age, gender, comorbidities score, dialysis vintage and inflammation (CRP &amp;gt; median). In inflamed patients with low fetuin a significantly independent association with mortality (HR 2·3; CI 1·2–4·5, P= 0·01) was observed compared to non-inflamed patients with high fetuin-A, after adjusting for the same variables.","page":"804-811","publisher-place":"P. Stenvinkel, Renal Medicine, K56, Karolinska University Hospital Huddinge, 141 86 Stockholm, Sweden","title":"Low serum fetuin-A concentration predicts poor outcome only in the presence of inflammation in prevalent haemodialysis patients","type":"article-journal","volume":"38"},"uris":["http://www.mendeley.com/documents/?uuid=17c5806f-3a18-372c-964a-6e1b7de0679b"]}],"mendeley":{"formattedCitation":"(20)","plainTextFormattedCitation":"(20)","previouslyFormattedCitation":"(20)"},"properties":{"noteIndex":0},"schema":"https://github.com/citation-style-language/schema/raw/master/csl-citation.json"}</w:instrText>
      </w:r>
      <w:r w:rsidR="00A31669" w:rsidRPr="00F0451F">
        <w:rPr>
          <w:rFonts w:ascii="Times New Roman" w:hAnsi="Times New Roman" w:cs="Times New Roman"/>
        </w:rPr>
        <w:fldChar w:fldCharType="separate"/>
      </w:r>
      <w:r w:rsidR="00A31669" w:rsidRPr="00F0451F">
        <w:rPr>
          <w:rFonts w:ascii="Times New Roman" w:hAnsi="Times New Roman" w:cs="Times New Roman"/>
          <w:noProof/>
        </w:rPr>
        <w:t>(20)</w:t>
      </w:r>
      <w:r w:rsidR="00A31669" w:rsidRPr="00F0451F">
        <w:rPr>
          <w:rFonts w:ascii="Times New Roman" w:hAnsi="Times New Roman" w:cs="Times New Roman"/>
        </w:rPr>
        <w:fldChar w:fldCharType="end"/>
      </w:r>
      <w:r w:rsidR="00A31669" w:rsidRPr="00F0451F">
        <w:rPr>
          <w:rFonts w:ascii="Times New Roman" w:hAnsi="Times New Roman" w:cs="Times New Roman"/>
        </w:rPr>
        <w:t xml:space="preserve"> and ESRD </w:t>
      </w:r>
      <w:r w:rsidR="00A31669" w:rsidRPr="00F0451F">
        <w:rPr>
          <w:rFonts w:ascii="Times New Roman" w:hAnsi="Times New Roman" w:cs="Times New Roman"/>
        </w:rPr>
        <w:lastRenderedPageBreak/>
        <w:t>patients</w:t>
      </w:r>
      <w:r w:rsidR="00202461" w:rsidRPr="00F0451F">
        <w:rPr>
          <w:rFonts w:ascii="Times New Roman" w:hAnsi="Times New Roman" w:cs="Times New Roman"/>
        </w:rPr>
        <w:t xml:space="preserve"> </w:t>
      </w:r>
      <w:r w:rsidR="00A31669" w:rsidRPr="00F0451F">
        <w:rPr>
          <w:rFonts w:ascii="Times New Roman" w:hAnsi="Times New Roman" w:cs="Times New Roman"/>
        </w:rPr>
        <w:t xml:space="preserve">just prior to renal replacement therapy (RR </w:t>
      </w:r>
      <w:r w:rsidR="00202461" w:rsidRPr="00F0451F">
        <w:rPr>
          <w:rFonts w:ascii="Times New Roman" w:hAnsi="Times New Roman" w:cs="Times New Roman"/>
        </w:rPr>
        <w:t>2.58</w:t>
      </w:r>
      <w:r w:rsidR="00A31669" w:rsidRPr="00F0451F">
        <w:rPr>
          <w:rFonts w:ascii="Times New Roman" w:hAnsi="Times New Roman" w:cs="Times New Roman"/>
        </w:rPr>
        <w:t xml:space="preserve">, 95% CI </w:t>
      </w:r>
      <w:r w:rsidR="00202461" w:rsidRPr="00F0451F">
        <w:rPr>
          <w:rFonts w:ascii="Times New Roman" w:hAnsi="Times New Roman" w:cs="Times New Roman"/>
        </w:rPr>
        <w:t>1.64–4.07)</w:t>
      </w:r>
      <w:r w:rsidR="00A31669" w:rsidRPr="00F0451F">
        <w:rPr>
          <w:rFonts w:ascii="Times New Roman" w:hAnsi="Times New Roman" w:cs="Times New Roman"/>
        </w:rPr>
        <w:t xml:space="preserve">. Fetuin-A was a determinant  for cardiovascular mortality (RR </w:t>
      </w:r>
      <w:r w:rsidR="00202461" w:rsidRPr="00F0451F">
        <w:rPr>
          <w:rFonts w:ascii="Times New Roman" w:hAnsi="Times New Roman" w:cs="Times New Roman"/>
        </w:rPr>
        <w:t>2.63</w:t>
      </w:r>
      <w:r w:rsidR="00A31669" w:rsidRPr="00F0451F">
        <w:rPr>
          <w:rFonts w:ascii="Times New Roman" w:hAnsi="Times New Roman" w:cs="Times New Roman"/>
        </w:rPr>
        <w:t xml:space="preserve">, 95% CI </w:t>
      </w:r>
      <w:r w:rsidR="00202461" w:rsidRPr="00F0451F">
        <w:rPr>
          <w:rFonts w:ascii="Times New Roman" w:hAnsi="Times New Roman" w:cs="Times New Roman"/>
        </w:rPr>
        <w:t>1.51–4.59)</w:t>
      </w:r>
      <w:r w:rsidR="00A31669" w:rsidRPr="00F0451F">
        <w:rPr>
          <w:rFonts w:ascii="Times New Roman" w:hAnsi="Times New Roman" w:cs="Times New Roman"/>
        </w:rPr>
        <w:t xml:space="preserve"> </w:t>
      </w:r>
      <w:r w:rsidR="00A31669" w:rsidRPr="00F0451F">
        <w:rPr>
          <w:rFonts w:ascii="Times New Roman" w:hAnsi="Times New Roman" w:cs="Times New Roman"/>
        </w:rPr>
        <w:fldChar w:fldCharType="begin" w:fldLock="1"/>
      </w:r>
      <w:r w:rsidR="00480BBD" w:rsidRPr="00F0451F">
        <w:rPr>
          <w:rFonts w:ascii="Times New Roman" w:hAnsi="Times New Roman" w:cs="Times New Roman"/>
        </w:rPr>
        <w:instrText>ADDIN CSL_CITATION {"citationItems":[{"id":"ITEM-1","itemData":{"DOI":"10.1111/j.1523-1755.2005.00345.x","abstract":"Background. Vascular calcification is common among end-stage renal disease (ESRD) patients and a central characteristic of the atherosclerotic cardiovascular disease observed in dialysis patients. Fetuin-A, a circulating calcium-regulatory glycoprotein that inhibits vascular calcification, is associated with inflammation and outcome in dialysis patients. In the present study, we evaluated the association between fetuin-A, clinical phenotype, and outcome, as well as the impact of fetuin gene (AHSG) polymorphisms on the protein product and outcome. Methods. In a cohort of 258 (161 males) ESRD patients starting renal replacement therapy [glomerular filtration rate (GFR) 6.8 ±0.2 mL/min] aged 52 ±1 years the following parameters were studied: presence of malnutrition (subjective global assessment), comorbidity [diabetes mellitus and clinical manifest cardiovascular disease (CVD)], carotid plaques (N = 101), hs-CRP, fetuin-A, S-albumin, interleukin (IL)-6, and single nucleotide polymorphisms (SNPs) in the AHSG gene (N = 215) at amino acid positions Thr248Met (C→T), Thr256Ser (C→G), Asp276Asn (G→A), and Arg317Cys (C→T). Results. Both all-cause (P &lt; 0.001) and cardiovascular (P &lt; 0.001) mortality were associated with low fetuin-A levels independently of age, smoking diabetes, S-albumin, CVD, and inflammation (CRP ≥10 mg/L). Inflamed (0.199 vs. 0.247 g/L; P &lt; 0.01) and malnourished (0.207 vs. 0.262 g/L; P &lt; 0.05) patients had significantly lower median fetuin-A than noninflamed and well-nourished ESRD patients, respectively. In a logistic regression model (N =101), fetuin-A was significantly (P &lt; 0.05) associated with the presence of carotid plaques independently of age, CVD, diabetes, S-albumin, gender, and inflammation. Significant correlations were observed between fetuin-A and both S-albumin (Rho = 0.30; P &lt; 0.0001) and IL-6 (Rho = -0.21; P &lt; 0.01). Patients with the AHSG 256Ser allele had lower serum fetuin-A levels, and higher all-cause and cardiovascular mortality rate if they were inflamed. Conclusion. The present study shows that a low fetuin-A level is associated with malnutrition, inflammation, and atherosclerosis (carotid plaques), as well as with increased cardiovascular and all-cause mortality. Because the present study demonstrates an effect of variations in the AHSG gene on both circulating fetuin-A levels and outcome, this indicates that ESRD patients with the AHSG 256Ser allele are at risk of accelerated vascular calcification. © 2005 by the I…","author":[{"dropping-particle":"","family":"Stenvinkel","given":"Peter","non-dropping-particle":"","parse-names":false,"suffix":""},{"dropping-particle":"","family":"Wang","given":"Kai","non-dropping-particle":"","parse-names":false,"suffix":""},{"dropping-particle":"","family":"Qureshi","given":"Abdul Rashid","non-dropping-particle":"","parse-names":false,"suffix":""},{"dropping-particle":"","family":"Axelsson","given":"Jonas","non-dropping-particle":"","parse-names":false,"suffix":""},{"dropping-particle":"","family":"Pecoits-Filho","given":"Roberto","non-dropping-particle":"","parse-names":false,"suffix":""},{"dropping-particle":"","family":"Gao","given":"Peng","non-dropping-particle":"","parse-names":false,"suffix":""},{"dropping-particle":"","family":"Barany","given":"Peter","non-dropping-particle":"","parse-names":false,"suffix":""},{"dropping-particle":"","family":"Lindholm","given":"Bengt","non-dropping-particle":"","parse-names":false,"suffix":""},{"dropping-particle":"","family":"Jogestrand","given":"Tomas","non-dropping-particle":"","parse-names":false,"suffix":""},{"dropping-particle":"","family":"Heimbürger","given":"Olof","non-dropping-particle":"","parse-names":false,"suffix":""},{"dropping-particle":"","family":"Holmes","given":"Clifford","non-dropping-particle":"","parse-names":false,"suffix":""},{"dropping-particle":"","family":"Schalling","given":"Martin","non-dropping-particle":"","parse-names":false,"suffix":""},{"dropping-particle":"","family":"Nordfors","given":"Louise","non-dropping-particle":"","parse-names":false,"suffix":""}],"container-title":"Kidney International","id":"ITEM-1","issue":"6","issued":{"date-parts":[["2005"]]},"page":"2383-2392","publisher-place":"P. Stenvinkel, Department of Renal Medicine K56, Karolinska Institutet, Karolinska University Hospital at Huddinge, 141 86 Stockholm, Sweden","title":"Low fetuin-A levels are associated with cardiovascular death: Impact of variations in the gene encoding fetuin","type":"article-journal","volume":"67"},"uris":["http://www.mendeley.com/documents/?uuid=1bce78b9-9d4f-3aed-8250-bb0a40e5e880"]}],"mendeley":{"formattedCitation":"(21)","plainTextFormattedCitation":"(21)","previouslyFormattedCitation":"(21)"},"properties":{"noteIndex":0},"schema":"https://github.com/citation-style-language/schema/raw/master/csl-citation.json"}</w:instrText>
      </w:r>
      <w:r w:rsidR="00A31669" w:rsidRPr="00F0451F">
        <w:rPr>
          <w:rFonts w:ascii="Times New Roman" w:hAnsi="Times New Roman" w:cs="Times New Roman"/>
        </w:rPr>
        <w:fldChar w:fldCharType="separate"/>
      </w:r>
      <w:r w:rsidR="00A31669" w:rsidRPr="00F0451F">
        <w:rPr>
          <w:rFonts w:ascii="Times New Roman" w:hAnsi="Times New Roman" w:cs="Times New Roman"/>
          <w:noProof/>
        </w:rPr>
        <w:t>(21)</w:t>
      </w:r>
      <w:r w:rsidR="00A31669" w:rsidRPr="00F0451F">
        <w:rPr>
          <w:rFonts w:ascii="Times New Roman" w:hAnsi="Times New Roman" w:cs="Times New Roman"/>
        </w:rPr>
        <w:fldChar w:fldCharType="end"/>
      </w:r>
      <w:r w:rsidR="00A31669" w:rsidRPr="00F0451F">
        <w:rPr>
          <w:rFonts w:ascii="Times New Roman" w:hAnsi="Times New Roman" w:cs="Times New Roman"/>
        </w:rPr>
        <w:t>.</w:t>
      </w:r>
    </w:p>
    <w:p w14:paraId="0DB76E63" w14:textId="2F5AE222" w:rsidR="0056338C" w:rsidRPr="00F0451F" w:rsidRDefault="0056338C" w:rsidP="00962ED1">
      <w:pPr>
        <w:spacing w:line="480" w:lineRule="auto"/>
        <w:jc w:val="both"/>
        <w:rPr>
          <w:rFonts w:ascii="Times New Roman" w:hAnsi="Times New Roman" w:cs="Times New Roman"/>
          <w:b/>
        </w:rPr>
      </w:pPr>
      <w:r w:rsidRPr="00F0451F">
        <w:rPr>
          <w:rFonts w:ascii="Times New Roman" w:hAnsi="Times New Roman" w:cs="Times New Roman"/>
          <w:b/>
        </w:rPr>
        <w:t xml:space="preserve">Difference between male and female genders in </w:t>
      </w:r>
      <w:r w:rsidR="00BE7A6C" w:rsidRPr="00F0451F">
        <w:rPr>
          <w:rFonts w:ascii="Times New Roman" w:hAnsi="Times New Roman" w:cs="Times New Roman"/>
          <w:b/>
        </w:rPr>
        <w:t>the relationship</w:t>
      </w:r>
      <w:r w:rsidRPr="00F0451F">
        <w:rPr>
          <w:rFonts w:ascii="Times New Roman" w:hAnsi="Times New Roman" w:cs="Times New Roman"/>
          <w:b/>
        </w:rPr>
        <w:t xml:space="preserve"> of </w:t>
      </w:r>
      <w:r w:rsidR="00BE7A6C" w:rsidRPr="00F0451F">
        <w:rPr>
          <w:rFonts w:ascii="Times New Roman" w:hAnsi="Times New Roman" w:cs="Times New Roman"/>
          <w:b/>
        </w:rPr>
        <w:t xml:space="preserve">Osteoprotegerin with </w:t>
      </w:r>
      <w:r w:rsidRPr="00F0451F">
        <w:rPr>
          <w:rFonts w:ascii="Times New Roman" w:hAnsi="Times New Roman" w:cs="Times New Roman"/>
          <w:b/>
        </w:rPr>
        <w:t>vascular calcification</w:t>
      </w:r>
    </w:p>
    <w:p w14:paraId="49B37E4C" w14:textId="04E9A389" w:rsidR="0056338C" w:rsidRPr="00F0451F" w:rsidRDefault="009201E7" w:rsidP="003E3103">
      <w:pPr>
        <w:spacing w:line="480" w:lineRule="auto"/>
        <w:jc w:val="both"/>
        <w:rPr>
          <w:rFonts w:ascii="Times New Roman" w:hAnsi="Times New Roman" w:cs="Times New Roman"/>
        </w:rPr>
      </w:pPr>
      <w:r>
        <w:rPr>
          <w:rFonts w:ascii="Times New Roman" w:hAnsi="Times New Roman" w:cs="Times New Roman"/>
        </w:rPr>
        <w:t xml:space="preserve">A study conducted by </w:t>
      </w:r>
      <w:r w:rsidRPr="0030391B">
        <w:rPr>
          <w:rFonts w:ascii="Times New Roman" w:hAnsi="Times New Roman" w:cs="Times New Roman"/>
        </w:rPr>
        <w:t xml:space="preserve">Scialla </w:t>
      </w:r>
      <w:r>
        <w:rPr>
          <w:rFonts w:ascii="Times New Roman" w:hAnsi="Times New Roman" w:cs="Times New Roman"/>
        </w:rPr>
        <w:t>et al.</w:t>
      </w:r>
      <w:r>
        <w:rPr>
          <w:rFonts w:ascii="Times New Roman" w:hAnsi="Times New Roman" w:cs="Times New Roman"/>
        </w:rPr>
        <w:t xml:space="preserve"> confirmed a</w:t>
      </w:r>
      <w:r w:rsidR="00203E0E" w:rsidRPr="00F0451F">
        <w:rPr>
          <w:rFonts w:ascii="Times New Roman" w:hAnsi="Times New Roman" w:cs="Times New Roman"/>
        </w:rPr>
        <w:t xml:space="preserve"> 30% increase in</w:t>
      </w:r>
      <w:r w:rsidR="00144977" w:rsidRPr="00F0451F">
        <w:rPr>
          <w:rFonts w:ascii="Times New Roman" w:hAnsi="Times New Roman" w:cs="Times New Roman"/>
        </w:rPr>
        <w:t xml:space="preserve"> </w:t>
      </w:r>
      <w:r w:rsidR="00203E0E" w:rsidRPr="00F0451F">
        <w:rPr>
          <w:rFonts w:ascii="Times New Roman" w:hAnsi="Times New Roman" w:cs="Times New Roman"/>
        </w:rPr>
        <w:t xml:space="preserve">the ratio of </w:t>
      </w:r>
      <w:r w:rsidR="00144977" w:rsidRPr="00F0451F">
        <w:rPr>
          <w:rFonts w:ascii="Times New Roman" w:hAnsi="Times New Roman" w:cs="Times New Roman"/>
        </w:rPr>
        <w:t xml:space="preserve">aortic pulse wave velocity </w:t>
      </w:r>
      <w:r w:rsidR="00B31614" w:rsidRPr="00F0451F">
        <w:rPr>
          <w:rFonts w:ascii="Times New Roman" w:hAnsi="Times New Roman" w:cs="Times New Roman"/>
        </w:rPr>
        <w:t xml:space="preserve">(PWV) </w:t>
      </w:r>
      <w:r w:rsidR="0022042E" w:rsidRPr="00F0451F">
        <w:rPr>
          <w:rFonts w:ascii="Times New Roman" w:hAnsi="Times New Roman" w:cs="Times New Roman"/>
        </w:rPr>
        <w:t xml:space="preserve">predicted by higher </w:t>
      </w:r>
      <w:r w:rsidR="006E25A4" w:rsidRPr="00F0451F">
        <w:rPr>
          <w:rFonts w:ascii="Times New Roman" w:hAnsi="Times New Roman" w:cs="Times New Roman"/>
        </w:rPr>
        <w:t>o</w:t>
      </w:r>
      <w:r w:rsidR="0022042E" w:rsidRPr="00F0451F">
        <w:rPr>
          <w:rFonts w:ascii="Times New Roman" w:hAnsi="Times New Roman" w:cs="Times New Roman"/>
        </w:rPr>
        <w:t xml:space="preserve">steoprotegerin </w:t>
      </w:r>
      <w:r w:rsidR="0022042E" w:rsidRPr="00F0451F">
        <w:rPr>
          <w:rFonts w:ascii="Times New Roman" w:hAnsi="Times New Roman" w:cs="Times New Roman"/>
        </w:rPr>
        <w:t>when unadjusted</w:t>
      </w:r>
      <w:r w:rsidR="0022042E" w:rsidRPr="00F0451F">
        <w:rPr>
          <w:rFonts w:ascii="Times New Roman" w:hAnsi="Times New Roman" w:cs="Times New Roman"/>
        </w:rPr>
        <w:t xml:space="preserve"> ha</w:t>
      </w:r>
      <w:r w:rsidR="006100D3" w:rsidRPr="00F0451F">
        <w:rPr>
          <w:rFonts w:ascii="Times New Roman" w:hAnsi="Times New Roman" w:cs="Times New Roman"/>
        </w:rPr>
        <w:t>d</w:t>
      </w:r>
      <w:r w:rsidR="0022042E" w:rsidRPr="00F0451F">
        <w:rPr>
          <w:rFonts w:ascii="Times New Roman" w:hAnsi="Times New Roman" w:cs="Times New Roman"/>
        </w:rPr>
        <w:t xml:space="preserve"> been elucidated</w:t>
      </w:r>
      <w:r w:rsidR="00B31614" w:rsidRPr="00F0451F">
        <w:rPr>
          <w:rFonts w:ascii="Times New Roman" w:hAnsi="Times New Roman" w:cs="Times New Roman"/>
        </w:rPr>
        <w:t xml:space="preserve">. </w:t>
      </w:r>
      <w:r w:rsidR="00215A68" w:rsidRPr="00F0451F">
        <w:rPr>
          <w:rFonts w:ascii="Times New Roman" w:hAnsi="Times New Roman" w:cs="Times New Roman"/>
        </w:rPr>
        <w:t xml:space="preserve">However, the effect size was lower </w:t>
      </w:r>
      <w:r w:rsidR="006100D3" w:rsidRPr="00F0451F">
        <w:rPr>
          <w:rFonts w:ascii="Times New Roman" w:hAnsi="Times New Roman" w:cs="Times New Roman"/>
        </w:rPr>
        <w:t xml:space="preserve">(ratio = 1.10) </w:t>
      </w:r>
      <w:r w:rsidR="0088230F" w:rsidRPr="00F0451F">
        <w:rPr>
          <w:rFonts w:ascii="Times New Roman" w:hAnsi="Times New Roman" w:cs="Times New Roman"/>
        </w:rPr>
        <w:t xml:space="preserve">when adjusted for traditional/non-traditional risk factors, and cortical bone mineral content measured by peripheral quantitative computed tomography of the left tibia </w:t>
      </w:r>
      <w:r w:rsidR="00144977" w:rsidRPr="00F0451F">
        <w:rPr>
          <w:rFonts w:ascii="Times New Roman" w:hAnsi="Times New Roman" w:cs="Times New Roman"/>
        </w:rPr>
        <w:fldChar w:fldCharType="begin" w:fldLock="1"/>
      </w:r>
      <w:r w:rsidR="00F0451F">
        <w:rPr>
          <w:rFonts w:ascii="Times New Roman" w:hAnsi="Times New Roman" w:cs="Times New Roman"/>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22)","plainTextFormattedCitation":"(22)","previouslyFormattedCitation":"(22)"},"properties":{"noteIndex":0},"schema":"https://github.com/citation-style-language/schema/raw/master/csl-citation.json"}</w:instrText>
      </w:r>
      <w:r w:rsidR="00144977" w:rsidRPr="00F0451F">
        <w:rPr>
          <w:rFonts w:ascii="Times New Roman" w:hAnsi="Times New Roman" w:cs="Times New Roman"/>
        </w:rPr>
        <w:fldChar w:fldCharType="separate"/>
      </w:r>
      <w:r w:rsidR="00144977" w:rsidRPr="00F0451F">
        <w:rPr>
          <w:rFonts w:ascii="Times New Roman" w:hAnsi="Times New Roman" w:cs="Times New Roman"/>
          <w:noProof/>
        </w:rPr>
        <w:t>(22)</w:t>
      </w:r>
      <w:r w:rsidR="00144977" w:rsidRPr="00F0451F">
        <w:rPr>
          <w:rFonts w:ascii="Times New Roman" w:hAnsi="Times New Roman" w:cs="Times New Roman"/>
        </w:rPr>
        <w:fldChar w:fldCharType="end"/>
      </w:r>
      <w:r w:rsidR="00144977" w:rsidRPr="00F0451F">
        <w:rPr>
          <w:rFonts w:ascii="Times New Roman" w:hAnsi="Times New Roman" w:cs="Times New Roman"/>
        </w:rPr>
        <w:t>.</w:t>
      </w:r>
      <w:r w:rsidR="006100D3" w:rsidRPr="00F0451F">
        <w:rPr>
          <w:rFonts w:ascii="Times New Roman" w:hAnsi="Times New Roman" w:cs="Times New Roman"/>
        </w:rPr>
        <w:tab/>
      </w:r>
      <w:r w:rsidR="0030391B" w:rsidRPr="00F0451F">
        <w:rPr>
          <w:rFonts w:ascii="Times New Roman" w:hAnsi="Times New Roman" w:cs="Times New Roman"/>
        </w:rPr>
        <w:t>Male gender had been widely concerned as a risk factor for higher vascular calcification scores throughout the studies included in this review.</w:t>
      </w:r>
      <w:r w:rsidR="0030391B">
        <w:rPr>
          <w:rFonts w:ascii="Times New Roman" w:hAnsi="Times New Roman" w:cs="Times New Roman"/>
        </w:rPr>
        <w:t xml:space="preserve"> Interestingly, </w:t>
      </w:r>
      <w:r w:rsidR="004E7109">
        <w:rPr>
          <w:rFonts w:ascii="Times New Roman" w:hAnsi="Times New Roman" w:cs="Times New Roman"/>
        </w:rPr>
        <w:t>female gender may</w:t>
      </w:r>
      <w:r w:rsidR="00E32A6E">
        <w:rPr>
          <w:rFonts w:ascii="Times New Roman" w:hAnsi="Times New Roman" w:cs="Times New Roman"/>
        </w:rPr>
        <w:t xml:space="preserve"> still</w:t>
      </w:r>
      <w:r w:rsidR="004E7109">
        <w:rPr>
          <w:rFonts w:ascii="Times New Roman" w:hAnsi="Times New Roman" w:cs="Times New Roman"/>
        </w:rPr>
        <w:t xml:space="preserve"> p</w:t>
      </w:r>
      <w:r>
        <w:rPr>
          <w:rFonts w:ascii="Times New Roman" w:hAnsi="Times New Roman" w:cs="Times New Roman"/>
        </w:rPr>
        <w:t>la</w:t>
      </w:r>
      <w:r w:rsidR="004E7109">
        <w:rPr>
          <w:rFonts w:ascii="Times New Roman" w:hAnsi="Times New Roman" w:cs="Times New Roman"/>
        </w:rPr>
        <w:t xml:space="preserve">y a role in </w:t>
      </w:r>
      <w:r>
        <w:rPr>
          <w:rFonts w:ascii="Times New Roman" w:hAnsi="Times New Roman" w:cs="Times New Roman"/>
        </w:rPr>
        <w:t xml:space="preserve">vascular calcification in CKD patients. </w:t>
      </w:r>
      <w:r w:rsidR="001264AE">
        <w:rPr>
          <w:rFonts w:ascii="Times New Roman" w:hAnsi="Times New Roman" w:cs="Times New Roman"/>
        </w:rPr>
        <w:t>O</w:t>
      </w:r>
      <w:r w:rsidR="00DC327A">
        <w:rPr>
          <w:rFonts w:ascii="Times New Roman" w:hAnsi="Times New Roman" w:cs="Times New Roman"/>
        </w:rPr>
        <w:t xml:space="preserve">steoprotegerin </w:t>
      </w:r>
      <w:r w:rsidR="00DC327A" w:rsidRPr="00F0451F">
        <w:rPr>
          <w:rFonts w:ascii="Times New Roman" w:hAnsi="Times New Roman" w:cs="Times New Roman"/>
        </w:rPr>
        <w:t xml:space="preserve">had been shown to predict </w:t>
      </w:r>
      <w:r w:rsidR="00DC327A" w:rsidRPr="008E6636">
        <w:rPr>
          <w:rFonts w:ascii="Times New Roman" w:hAnsi="Times New Roman" w:cs="Times New Roman"/>
        </w:rPr>
        <w:t xml:space="preserve">CACS ≥ 100 with a cutoff value of 757.7 </w:t>
      </w:r>
      <w:proofErr w:type="spellStart"/>
      <w:r w:rsidR="00DC327A" w:rsidRPr="008E6636">
        <w:rPr>
          <w:rFonts w:ascii="Times New Roman" w:hAnsi="Times New Roman" w:cs="Times New Roman"/>
        </w:rPr>
        <w:t>pg</w:t>
      </w:r>
      <w:proofErr w:type="spellEnd"/>
      <w:r w:rsidR="00DC327A" w:rsidRPr="008E6636">
        <w:rPr>
          <w:rFonts w:ascii="Times New Roman" w:hAnsi="Times New Roman" w:cs="Times New Roman"/>
        </w:rPr>
        <w:t>/mL alongside with male gender (</w:t>
      </w:r>
      <w:r w:rsidR="00DC327A">
        <w:rPr>
          <w:rFonts w:ascii="Times New Roman" w:hAnsi="Times New Roman" w:cs="Times New Roman"/>
        </w:rPr>
        <w:t xml:space="preserve">OR </w:t>
      </w:r>
      <w:r w:rsidR="00DC327A" w:rsidRPr="008E6636">
        <w:rPr>
          <w:rFonts w:ascii="Times New Roman" w:hAnsi="Times New Roman" w:cs="Times New Roman"/>
        </w:rPr>
        <w:t>4.95</w:t>
      </w:r>
      <w:r w:rsidR="00DC327A">
        <w:rPr>
          <w:rFonts w:ascii="Times New Roman" w:hAnsi="Times New Roman" w:cs="Times New Roman"/>
        </w:rPr>
        <w:t xml:space="preserve">, 95% CI </w:t>
      </w:r>
      <w:r w:rsidR="00DC327A" w:rsidRPr="008E6636">
        <w:rPr>
          <w:rFonts w:ascii="Times New Roman" w:hAnsi="Times New Roman" w:cs="Times New Roman"/>
        </w:rPr>
        <w:t>2.36–10.37)</w:t>
      </w:r>
      <w:r w:rsidR="00DC327A">
        <w:rPr>
          <w:rFonts w:ascii="Times New Roman" w:hAnsi="Times New Roman" w:cs="Times New Roman"/>
        </w:rPr>
        <w:t xml:space="preserve"> in a French cohort with 133 patients with CKD stages 1 to 5 </w:t>
      </w:r>
      <w:r w:rsidR="00DC327A">
        <w:rPr>
          <w:rFonts w:ascii="Times New Roman" w:hAnsi="Times New Roman" w:cs="Times New Roman"/>
        </w:rPr>
        <w:fldChar w:fldCharType="begin" w:fldLock="1"/>
      </w:r>
      <w:r w:rsidR="001264AE">
        <w:rPr>
          <w:rFonts w:ascii="Times New Roman" w:hAnsi="Times New Roman" w:cs="Times New Roman"/>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23)","plainTextFormattedCitation":"(23)","previouslyFormattedCitation":"(23)"},"properties":{"noteIndex":0},"schema":"https://github.com/citation-style-language/schema/raw/master/csl-citation.json"}</w:instrText>
      </w:r>
      <w:r w:rsidR="00DC327A">
        <w:rPr>
          <w:rFonts w:ascii="Times New Roman" w:hAnsi="Times New Roman" w:cs="Times New Roman"/>
        </w:rPr>
        <w:fldChar w:fldCharType="separate"/>
      </w:r>
      <w:r w:rsidR="00DC327A" w:rsidRPr="00F0451F">
        <w:rPr>
          <w:rFonts w:ascii="Times New Roman" w:hAnsi="Times New Roman" w:cs="Times New Roman"/>
          <w:noProof/>
        </w:rPr>
        <w:t>(23)</w:t>
      </w:r>
      <w:r w:rsidR="00DC327A">
        <w:rPr>
          <w:rFonts w:ascii="Times New Roman" w:hAnsi="Times New Roman" w:cs="Times New Roman"/>
        </w:rPr>
        <w:fldChar w:fldCharType="end"/>
      </w:r>
      <w:r w:rsidR="001264AE">
        <w:rPr>
          <w:rFonts w:ascii="Times New Roman" w:hAnsi="Times New Roman" w:cs="Times New Roman"/>
        </w:rPr>
        <w:t>.</w:t>
      </w:r>
      <w:r w:rsidR="00420A05" w:rsidRPr="00F0451F">
        <w:rPr>
          <w:rFonts w:ascii="Times New Roman" w:hAnsi="Times New Roman" w:cs="Times New Roman"/>
        </w:rPr>
        <w:t xml:space="preserve"> </w:t>
      </w:r>
      <w:r w:rsidR="001264AE">
        <w:rPr>
          <w:rFonts w:ascii="Times New Roman" w:hAnsi="Times New Roman" w:cs="Times New Roman"/>
        </w:rPr>
        <w:t>Although fe</w:t>
      </w:r>
      <w:r w:rsidR="007A7DA4" w:rsidRPr="00F0451F">
        <w:rPr>
          <w:rFonts w:ascii="Times New Roman" w:hAnsi="Times New Roman" w:cs="Times New Roman"/>
        </w:rPr>
        <w:t xml:space="preserve">male </w:t>
      </w:r>
      <w:bookmarkStart w:id="0" w:name="_GoBack"/>
      <w:bookmarkEnd w:id="0"/>
      <w:r w:rsidR="007A7DA4" w:rsidRPr="00F0451F">
        <w:rPr>
          <w:rFonts w:ascii="Times New Roman" w:hAnsi="Times New Roman" w:cs="Times New Roman"/>
        </w:rPr>
        <w:t xml:space="preserve">gender </w:t>
      </w:r>
      <w:r w:rsidR="00A17215" w:rsidRPr="00F0451F">
        <w:rPr>
          <w:rFonts w:ascii="Times New Roman" w:hAnsi="Times New Roman" w:cs="Times New Roman"/>
        </w:rPr>
        <w:t xml:space="preserve">was </w:t>
      </w:r>
      <w:r w:rsidR="00CB6422">
        <w:rPr>
          <w:rFonts w:ascii="Times New Roman" w:hAnsi="Times New Roman" w:cs="Times New Roman"/>
        </w:rPr>
        <w:t>associated</w:t>
      </w:r>
      <w:r w:rsidR="00A17215" w:rsidRPr="00F0451F">
        <w:rPr>
          <w:rFonts w:ascii="Times New Roman" w:hAnsi="Times New Roman" w:cs="Times New Roman"/>
        </w:rPr>
        <w:t xml:space="preserve"> to </w:t>
      </w:r>
      <w:r w:rsidR="008A0ABF" w:rsidRPr="00F0451F">
        <w:rPr>
          <w:rFonts w:ascii="Times New Roman" w:hAnsi="Times New Roman" w:cs="Times New Roman"/>
        </w:rPr>
        <w:t xml:space="preserve">a 10.2% </w:t>
      </w:r>
      <w:r w:rsidR="00A17215" w:rsidRPr="00F0451F">
        <w:rPr>
          <w:rFonts w:ascii="Times New Roman" w:hAnsi="Times New Roman" w:cs="Times New Roman"/>
        </w:rPr>
        <w:t>higher serum osteoprotegerin</w:t>
      </w:r>
      <w:r w:rsidR="001264AE">
        <w:rPr>
          <w:rFonts w:ascii="Times New Roman" w:hAnsi="Times New Roman" w:cs="Times New Roman"/>
        </w:rPr>
        <w:t>, the association was not adjusted</w:t>
      </w:r>
      <w:r w:rsidR="00C627B9">
        <w:rPr>
          <w:rFonts w:ascii="Times New Roman" w:hAnsi="Times New Roman" w:cs="Times New Roman"/>
        </w:rPr>
        <w:t>, indicating a lower evidence</w:t>
      </w:r>
      <w:r w:rsidR="00F0451F" w:rsidRPr="00F0451F">
        <w:rPr>
          <w:rFonts w:ascii="Times New Roman" w:hAnsi="Times New Roman" w:cs="Times New Roman"/>
        </w:rPr>
        <w:t xml:space="preserve"> </w:t>
      </w:r>
      <w:r w:rsidR="00F0451F">
        <w:rPr>
          <w:rFonts w:ascii="Times New Roman" w:hAnsi="Times New Roman" w:cs="Times New Roman"/>
        </w:rPr>
        <w:fldChar w:fldCharType="begin" w:fldLock="1"/>
      </w:r>
      <w:r w:rsidR="00F0451F">
        <w:rPr>
          <w:rFonts w:ascii="Times New Roman" w:hAnsi="Times New Roman" w:cs="Times New Roman"/>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22)","plainTextFormattedCitation":"(22)","previouslyFormattedCitation":"(22)"},"properties":{"noteIndex":0},"schema":"https://github.com/citation-style-language/schema/raw/master/csl-citation.json"}</w:instrText>
      </w:r>
      <w:r w:rsidR="00F0451F">
        <w:rPr>
          <w:rFonts w:ascii="Times New Roman" w:hAnsi="Times New Roman" w:cs="Times New Roman"/>
        </w:rPr>
        <w:fldChar w:fldCharType="separate"/>
      </w:r>
      <w:r w:rsidR="00F0451F" w:rsidRPr="00F0451F">
        <w:rPr>
          <w:rFonts w:ascii="Times New Roman" w:hAnsi="Times New Roman" w:cs="Times New Roman"/>
          <w:noProof/>
        </w:rPr>
        <w:t>(22)</w:t>
      </w:r>
      <w:r w:rsidR="00F0451F">
        <w:rPr>
          <w:rFonts w:ascii="Times New Roman" w:hAnsi="Times New Roman" w:cs="Times New Roman"/>
        </w:rPr>
        <w:fldChar w:fldCharType="end"/>
      </w:r>
      <w:r w:rsidR="00C627B9">
        <w:rPr>
          <w:rFonts w:ascii="Times New Roman" w:hAnsi="Times New Roman" w:cs="Times New Roman"/>
        </w:rPr>
        <w:t>.</w:t>
      </w:r>
      <w:r w:rsidR="0030391B" w:rsidRPr="0030391B">
        <w:rPr>
          <w:rFonts w:ascii="Times New Roman" w:hAnsi="Times New Roman" w:cs="Times New Roman"/>
        </w:rPr>
        <w:t xml:space="preserve"> </w:t>
      </w:r>
      <w:r w:rsidR="0030391B">
        <w:rPr>
          <w:rFonts w:ascii="Times New Roman" w:hAnsi="Times New Roman" w:cs="Times New Roman"/>
        </w:rPr>
        <w:t xml:space="preserve"> </w:t>
      </w:r>
    </w:p>
    <w:p w14:paraId="0FBC9853" w14:textId="16A25C70" w:rsidR="00C52099" w:rsidRPr="00F0451F" w:rsidRDefault="00827190" w:rsidP="003E3103">
      <w:pPr>
        <w:spacing w:line="480" w:lineRule="auto"/>
        <w:jc w:val="both"/>
        <w:rPr>
          <w:rFonts w:ascii="Times New Roman" w:hAnsi="Times New Roman" w:cs="Times New Roman"/>
          <w:b/>
        </w:rPr>
      </w:pPr>
      <w:r w:rsidRPr="00F0451F">
        <w:rPr>
          <w:rFonts w:ascii="Times New Roman" w:hAnsi="Times New Roman" w:cs="Times New Roman"/>
          <w:b/>
        </w:rPr>
        <w:t>Supplement</w:t>
      </w:r>
      <w:r w:rsidR="00C57F2D" w:rsidRPr="00F0451F">
        <w:rPr>
          <w:rFonts w:ascii="Times New Roman" w:hAnsi="Times New Roman" w:cs="Times New Roman"/>
          <w:b/>
        </w:rPr>
        <w:t xml:space="preserve">ation </w:t>
      </w:r>
      <w:r w:rsidR="00C52099" w:rsidRPr="00F0451F">
        <w:rPr>
          <w:rFonts w:ascii="Times New Roman" w:hAnsi="Times New Roman" w:cs="Times New Roman"/>
          <w:b/>
        </w:rPr>
        <w:t>management</w:t>
      </w:r>
      <w:r w:rsidR="00C57F2D" w:rsidRPr="00F0451F">
        <w:rPr>
          <w:rFonts w:ascii="Times New Roman" w:hAnsi="Times New Roman" w:cs="Times New Roman"/>
          <w:b/>
        </w:rPr>
        <w:t>s</w:t>
      </w:r>
      <w:r w:rsidR="00C52099" w:rsidRPr="00F0451F">
        <w:rPr>
          <w:rFonts w:ascii="Times New Roman" w:hAnsi="Times New Roman" w:cs="Times New Roman"/>
          <w:b/>
        </w:rPr>
        <w:t xml:space="preserve"> for vascular calcification in chronic kidney disease</w:t>
      </w:r>
    </w:p>
    <w:p w14:paraId="3D83774A" w14:textId="24FA9AF6" w:rsidR="00C52099" w:rsidRPr="00F0451F" w:rsidRDefault="00827190" w:rsidP="003E3103">
      <w:pPr>
        <w:spacing w:line="480" w:lineRule="auto"/>
        <w:rPr>
          <w:rFonts w:ascii="Times New Roman" w:hAnsi="Times New Roman" w:cs="Times New Roman"/>
        </w:rPr>
      </w:pPr>
      <w:r w:rsidRPr="00F0451F">
        <w:rPr>
          <w:rFonts w:ascii="Times New Roman" w:hAnsi="Times New Roman" w:cs="Times New Roman"/>
        </w:rPr>
        <w:t xml:space="preserve">Vitamin D3 </w:t>
      </w:r>
      <w:r w:rsidR="00277565" w:rsidRPr="00F0451F">
        <w:rPr>
          <w:rFonts w:ascii="Times New Roman" w:hAnsi="Times New Roman" w:cs="Times New Roman"/>
        </w:rPr>
        <w:t>had long been used as a remedy for osteoporosis and vascular calcification in chronic kidney disease patients</w:t>
      </w:r>
      <w:r w:rsidR="007F44C2" w:rsidRPr="00F0451F">
        <w:rPr>
          <w:rFonts w:ascii="Times New Roman" w:hAnsi="Times New Roman" w:cs="Times New Roman"/>
        </w:rPr>
        <w:t xml:space="preserve"> </w:t>
      </w:r>
      <w:r w:rsidR="007F44C2" w:rsidRPr="00F0451F">
        <w:rPr>
          <w:rFonts w:ascii="Times New Roman" w:hAnsi="Times New Roman" w:cs="Times New Roman"/>
        </w:rPr>
        <w:fldChar w:fldCharType="begin" w:fldLock="1"/>
      </w:r>
      <w:r w:rsidR="001264AE">
        <w:rPr>
          <w:rFonts w:ascii="Times New Roman" w:hAnsi="Times New Roman" w:cs="Times New Roman"/>
        </w:rPr>
        <w:instrText>ADDIN CSL_CITATION {"citationItems":[{"id":"ITEM-1","itemData":{"DOI":"10.1097/MNH.0b013e328347486a","abstract":"PURPOSE OF REVIEW: Concern that calcium use may increase cardiovascular risk was  previously the domain of nephrologists. By contrast, calcium supplementation has been promoted within the general community as beneficial to the maintenance of bone mineral density, as an adjunct to osteoporosis therapies and as potentially useful for cardiovascular health. RECENT FINDINGS: Studies of patients with normal serum creatinine levels have reported that combined calcium and vitamin D supplementation reduced fracture risk, and osteoporosis trials have generally included calcium and vitamin D in placebo and active arms. However, an increased risk of myocardial infarction and other cardiovascular events has now been reported in secondary analysis of a fracture study of patients taking calcium or placebo, in subsequent meta-analysis of 15 similar studies, and most recently in re-analysis of the Women's Health Initiative calcium, vitamin D dataset. These reports have been criticized regarding event ascertainment, adjudication and the use of composite outcomes. SUMMARY: Patients with chronic kidney disease (CKD) have impaired renal calcium regulation, abnormal bone turnover and are predisposed to positive calcium balance. If these general population data are proven, they should heighten our unease regarding the use of calcium salts in all stages of CKD, and particularly for patients with prevalent vascular calcification, suspected adynamic bone and high bone turnover.","author":[{"dropping-particle":"","family":"Elder","given":"Grahame J","non-dropping-particle":"","parse-names":false,"suffix":""}],"container-title":"Current opinion in nephrology and hypertension","id":"ITEM-1","issue":"4","issued":{"date-parts":[["2011"]]},"page":"369-375","title":"Calcium supplementation: lessons from the general population for chronic kidney disease and back.","type":"article-journal","volume":"20"},"uris":["http://www.mendeley.com/documents/?uuid=9ef55afd-1e7a-3dbd-8f79-1dc5532a532c"]},{"id":"ITEM-2","itemData":{"DOI":"10.1053/j.jrn.2008.04.003","abstract":"Background: Vitamin D deficiency is prevalent in the general elderly population, and is related to an increased risk of osteoporosis, fractures, and cardiovascular calcification. Only limited data and no guidelines are available on vitamin D deficiency in hemodialysis patients. Objective: We aimed to assess the frequency of, and factors associated with, 25(OH) vitamin D deficiency in hemodialysis patients in a French dialysis center. Design: In March 2006, we studied all prevalent hemodialysis patients who had not received native vitamin D supplements in the recent past. According to the Kidney Disease Outcomes and Quality Initiative guidelines, patients were assigned to the following 3 groups: group 1, with a sufficient vitamin D serum level (&gt;75 nmol/L); group 2, with an insufficient level (25 to 75 nmol/L); and group 3, with severe deficiency (&lt;25 nmol/L). Patients' characteristics and biochemical findings were compared between patients of groups 1 and 3. Results: Of 253 patients, 11% patients were in group 1; 47% were in group 2; and 42% were in group 3. The proportions of female and diabetes patients were 42% and 34%, respectively. The mean (± SD) age of all patients was 66.7 ± 14 years, and the mean duration of dialysis was 62 ± 74 months, with a mean schedule of 3 × 6.5 hours and administration of a 1.5 mmol/L calcium dialysate. Concomitant treatment included alfacalcidol (66% of patients) and sevelamer (34% of patients) as a standard phosphate binder. Group 3 patients had a lower dialysis vintage (53 ± 66 vs. 73 ± 85 months, P &lt; .05), a higher number of diabetes patients (45% vs. 21%, P &lt; .05), a higher number of female patients (53% vs. 28%, P &lt; .05), and a higher level of intact parathyroid hormone (260 ± 227 vs. 213 ± 153 pg/mL, P &lt; .05) than group 1 patients. No relationship was found between vitamin D storage levels and bone markers, serum calcium, phosphorus, albumin, body mass index, normalized protein catabolic rate, radiologic vascular calcification score, and hip bone mineral density. In multivariate logistic regression analyses, no factors were significantly associated with vitamin D deficiency. Conclusions: Calcidiol deficiency was highly prevalent in a French dialysis population. The associated factors mainly included female sex, diabetes, shorter dialysis duration, and higher intact parathyroid hormone level. Although there are no guidelines for the therapy of patients with chronic kidney disease at stage 5, the usefulness of vitam…","author":[{"dropping-particle":"","family":"Jean","given":"Guillaume","non-dropping-particle":"","parse-names":false,"suffix":""},{"dropping-particle":"","family":"Charra","given":"Bernard","non-dropping-particle":"","parse-names":false,"suffix":""},{"dropping-particle":"","family":"Chazot","given":"Charles","non-dropping-particle":"","parse-names":false,"suffix":""}],"container-title":"Journal of Renal Nutrition","id":"ITEM-2","issue":"5","issued":{"date-parts":[["2008"]]},"page":"395-399","publisher":"W B Saunders","publisher-place":"Philadelphia, Pennsylvania","title":"Vitamin D Deficiency and Associated Factors in Hemodialysis Patients","type":"article-journal","volume":"18"},"uris":["http://www.mendeley.com/documents/?uuid=f59257c0-f622-3f77-be76-79e033c16095"]},{"id":"ITEM-3","itemData":{"DOI":"10.3390/nu12030861","ISSN":"2072-6643 (Electronic)","PMID":"32213826","abstract":"Abdominal aortic calcification (AAC) detected on lateral vertebral fracture  assessment is associated with increased cardiovascular risk. Vitamin D deficiency and toxicity have been linked with vascular calcification. The objective of this study was to determine the effect of high-dose vitamin D on the progression of AAC. The Physical Performance, Osteoporosis and vitamin D in African American Women (PODA) is a randomized, clinical trial examining the effect of vitamin D. There were 14.7% subjects with AAC in the vitamin D group, compared to 12.1% in the placebo group at baseline. The prevalence of extended AAC at baseline was 6.4% in the vitamin D group and 3.5% in the placebo group. The extended calcification scores over time were not different between groups. There was no association between AAC and serum 25(OH)D. However, PTH was associated with an increase in AAC in the placebo group.","author":[{"dropping-particle":"","family":"Brahmbhatt","given":"Saloni","non-dropping-particle":"","parse-names":false,"suffix":""},{"dropping-particle":"","family":"Mikhail","given":"Mageda","non-dropping-particle":"","parse-names":false,"suffix":""},{"dropping-particle":"","family":"Islam","given":"Shahidul","non-dropping-particle":"","parse-names":false,"suffix":""},{"dropping-particle":"","family":"Aloia","given":"John F","non-dropping-particle":"","parse-names":false,"suffix":""}],"container-title":"Nutrients","id":"ITEM-3","issue":"3","issued":{"date-parts":[["2020","3"]]},"language":"eng","title":"Vitamin D and Abdominal Aortic Calcification in Older African American Women, the  PODA Clinical Trial.","type":"article-journal","volume":"12"},"uris":["http://www.mendeley.com/documents/?uuid=c2c4b10c-bac7-4c16-bf48-be270848ade6"]},{"id":"ITEM-4","itemData":{"DOI":"10.3389/fcvm.2019.00006","ISSN":"2297-055X (Print)","PMID":"30805347","abstract":"Calcium supplements are broadly prescribed to treat osteoporosis either as  monotherapy or together with vitamin D to enhance calcium absorption. It is still unclear whether calcium supplementation significantly contributes to the reduction of bone fragility and fracture risk. Data suggest that supplementing post-menopausal women with high doses of calcium has a detrimental impact on cardiovascular morbidity and mortality. Chronic kidney disease (CKD) patients are prone to vascular calcification in part due to impaired phosphate excretion. Calcium-based phosphate binders further increase risk of vascular calcification progression. In both bone and vascular tissue, vitamin K-dependent processes play an important role in calcium homeostasis and it is tempting to speculate that vitamin K supplementation might protect from the potentially untoward effects of calcium supplementation. This review provides an update on current literature on calcium supplementation among post-menopausal women and CKD patients and discusses underlying molecular mechanisms of vascular calcification. We propose therapeutic strategies with vitamin K2 treatment to prevent or hold progression of vascular calcification as a consequence of excessive calcium intake.","author":[{"dropping-particle":"","family":"Wasilewski","given":"Grzegorz B","non-dropping-particle":"","parse-names":false,"suffix":""},{"dropping-particle":"","family":"Vervloet","given":"Marc G","non-dropping-particle":"","parse-names":false,"suffix":""},{"dropping-particle":"","family":"Schurgers","given":"Leon J","non-dropping-particle":"","parse-names":false,"suffix":""}],"container-title":"Frontiers in cardiovascular medicine","id":"ITEM-4","issued":{"date-parts":[["2019"]]},"language":"eng","page":"6","title":"The Bone-Vasculature Axis: Calcium Supplementation and the Role of Vitamin K.","type":"article-journal","volume":"6"},"uris":["http://www.mendeley.com/documents/?uuid=fc5da159-61b5-4f51-9104-05006a0629cc"]},{"id":"ITEM-5","itemData":{"DOI":"10.1111/sdi.12729","ISSN":"1525-139X (Electronic)","PMID":"29900589","abstract":"Despite the advent of cinacalcet and noncalcium-containing phosphate binders,  controlling the progression of vascular calcification (VC) is still challenging. Recent reports demonstrate that carbamylation driven by high urea concentration aggravates VC, suggesting the importance of adequate dialysis in retarding its progression. Theoretically, other promising measures include the use of iron-based phosphate binders, vitamin K, and magnesium supplements, which should be investigated in future randomized controlled trials (RCTs), ideally with hard outcomes. While incidence of hip fracture in patients on dialysis is decreasing in the United States and Japan (possibly owing to better control of PTH levels by cinacalcet) it remains much higher than that in the general population. Many drugs used in the treatment of osteoporosis, including bisphosphonate, raloxifene, denosumab, and teriparatide can, under specific conditions, increase bone mineral density (BMD), which is associated with a lower fracture rate. However, the efficacy of these drugs in reducing the fracture rate remains to be proven in hemodialysis (HD) patients, given their adverse effects such as severe hypocalcemia and resultant worsening of secondary hyperparathyroidism. Some clinical studies have shown that cinacalcet, lanthanum carbonate, and sevelamer reduce mortality in elderly patients on HD, suggesting the benefits of reducing PTH and serum phosphate levels. However, the target ranges of PTH and phosphate levels are based solely on observational studies. This is also the case when treating low PTH levels by decreasing vitamin D or calcium load. RCTs with hard clinical endpoints comparing different targets are necessary in the future.","author":[{"dropping-particle":"","family":"Hamano","given":"Takayuki","non-dropping-particle":"","parse-names":false,"suffix":""}],"container-title":"Seminars in dialysis","id":"ITEM-5","issue":"6","issued":{"date-parts":[["2018","11"]]},"language":"eng","page":"592-598","publisher-place":"United States","title":"Mineral and bone disorders in conventional hemodialysis: Challenges and solutions.","type":"article-journal","volume":"31"},"uris":["http://www.mendeley.com/documents/?uuid=d54f1628-7a7d-4e72-b4bf-9e7ebcd1a7eb"]},{"id":"ITEM-6","itemData":{"DOI":"10.1111/nep.13457","ISSN":"1440-1797 (Electronic)","PMID":"30298663","abstract":"As the GFR loss aggravates, the disturbed mineral metabolism worsens the bone  microstructure and remodelling - scenario, which is known as CKD-mineral bone disease (MBD). CKD-MBD is characterized by : (i) abnormal metabolism of calcium, phosphorus, parathyroid hormone (PTH), or vitamin D; (ii) abnormalities in bone turnover, mineralization, volume linear growth or strength; (iii) soft-tissue calcifications, either vascular or extra-osseous. Uremic vascular calcification and osteoporosis are the most common complications related to CKD-MBD. Disregulated bone turnover by uremic toxin or secondary hyperparathyroidism disturbed bone mineralization and makes it difficult for calcium and inorganic phosphate to enter into bone, resulting in increased serum calcium and inorganic phosphate. Vascular calcification worsens by hyperphosphatemia and systemic inflammation. Since vitamin D deficiency plays an important role in renal osteodystrophy, supplement of nutritional vitamin D is important in treating uremic osteoporosis and vascular calcification at the same time. Its pleotropic effect improves the bone remodeling initiated by osteoblast and alleviates the risk factors for vascular calcification with less hypercalcemia than vitamin D receptor analogs. Therefore, nutritional vitamin D should be considered in managing CKDMBD.","author":[{"dropping-particle":"","family":"Hou","given":"Yi-Chou","non-dropping-particle":"","parse-names":false,"suffix":""},{"dropping-particle":"","family":"Lu","given":"Chien-Lin","non-dropping-particle":"","parse-names":false,"suffix":""},{"dropping-particle":"","family":"Lu","given":"Kuo-Cheng","non-dropping-particle":"","parse-names":false,"suffix":""}],"container-title":"Nephrology (Carlton, Vic.)","id":"ITEM-6","issued":{"date-parts":[["2018","10"]]},"language":"eng","page":"88-94","publisher-place":"Australia","title":"Mineral bone disorders in chronic kidney disease.","type":"article-journal","volume":"23 Suppl 4"},"uris":["http://www.mendeley.com/documents/?uuid=0131d4ce-2543-48b2-b242-13260eb1f9f9"]}],"mendeley":{"formattedCitation":"(1,24–28)","plainTextFormattedCitation":"(1,24–28)","previouslyFormattedCitation":"(1,24–28)"},"properties":{"noteIndex":0},"schema":"https://github.com/citation-style-language/schema/raw/master/csl-citation.json"}</w:instrText>
      </w:r>
      <w:r w:rsidR="007F44C2" w:rsidRPr="00F0451F">
        <w:rPr>
          <w:rFonts w:ascii="Times New Roman" w:hAnsi="Times New Roman" w:cs="Times New Roman"/>
        </w:rPr>
        <w:fldChar w:fldCharType="separate"/>
      </w:r>
      <w:r w:rsidR="00F0451F" w:rsidRPr="00F0451F">
        <w:rPr>
          <w:rFonts w:ascii="Times New Roman" w:hAnsi="Times New Roman" w:cs="Times New Roman"/>
          <w:noProof/>
        </w:rPr>
        <w:t>(1,24–28)</w:t>
      </w:r>
      <w:r w:rsidR="007F44C2" w:rsidRPr="00F0451F">
        <w:rPr>
          <w:rFonts w:ascii="Times New Roman" w:hAnsi="Times New Roman" w:cs="Times New Roman"/>
        </w:rPr>
        <w:fldChar w:fldCharType="end"/>
      </w:r>
      <w:r w:rsidR="00277565" w:rsidRPr="00F0451F">
        <w:rPr>
          <w:rFonts w:ascii="Times New Roman" w:hAnsi="Times New Roman" w:cs="Times New Roman"/>
        </w:rPr>
        <w:t>.</w:t>
      </w:r>
      <w:r w:rsidR="00E84C9B" w:rsidRPr="00F0451F">
        <w:rPr>
          <w:rFonts w:ascii="Times New Roman" w:hAnsi="Times New Roman" w:cs="Times New Roman"/>
        </w:rPr>
        <w:t xml:space="preserve"> </w:t>
      </w:r>
      <w:r w:rsidR="00831BA7" w:rsidRPr="00F0451F">
        <w:rPr>
          <w:rFonts w:ascii="Times New Roman" w:hAnsi="Times New Roman" w:cs="Times New Roman"/>
        </w:rPr>
        <w:t>Vitamin K supplements and antagonist</w:t>
      </w:r>
      <w:r w:rsidR="00FE252D" w:rsidRPr="00F0451F">
        <w:rPr>
          <w:rFonts w:ascii="Times New Roman" w:hAnsi="Times New Roman" w:cs="Times New Roman"/>
        </w:rPr>
        <w:t xml:space="preserve"> </w:t>
      </w:r>
      <w:r w:rsidR="00C46CAF" w:rsidRPr="00F0451F">
        <w:rPr>
          <w:rFonts w:ascii="Times New Roman" w:hAnsi="Times New Roman" w:cs="Times New Roman"/>
        </w:rPr>
        <w:t xml:space="preserve">were </w:t>
      </w:r>
      <w:r w:rsidR="00D87545" w:rsidRPr="00F0451F">
        <w:rPr>
          <w:rFonts w:ascii="Times New Roman" w:hAnsi="Times New Roman" w:cs="Times New Roman"/>
        </w:rPr>
        <w:t xml:space="preserve">respectively </w:t>
      </w:r>
      <w:r w:rsidR="00C46CAF" w:rsidRPr="00F0451F">
        <w:rPr>
          <w:rFonts w:ascii="Times New Roman" w:hAnsi="Times New Roman" w:cs="Times New Roman"/>
        </w:rPr>
        <w:t xml:space="preserve">related to lower </w:t>
      </w:r>
      <w:r w:rsidR="00D87545" w:rsidRPr="00F0451F">
        <w:rPr>
          <w:rFonts w:ascii="Times New Roman" w:hAnsi="Times New Roman" w:cs="Times New Roman"/>
        </w:rPr>
        <w:t xml:space="preserve"> and higher </w:t>
      </w:r>
      <w:r w:rsidR="00C46CAF" w:rsidRPr="00F0451F">
        <w:rPr>
          <w:rFonts w:ascii="Times New Roman" w:hAnsi="Times New Roman" w:cs="Times New Roman"/>
        </w:rPr>
        <w:t xml:space="preserve">vascular calcification in chronic kidney disease patients </w:t>
      </w:r>
      <w:r w:rsidR="00FE252D" w:rsidRPr="00F0451F">
        <w:rPr>
          <w:rFonts w:ascii="Times New Roman" w:hAnsi="Times New Roman" w:cs="Times New Roman"/>
        </w:rPr>
        <w:fldChar w:fldCharType="begin" w:fldLock="1"/>
      </w:r>
      <w:r w:rsidR="001264AE">
        <w:rPr>
          <w:rFonts w:ascii="Times New Roman" w:hAnsi="Times New Roman" w:cs="Times New Roman"/>
        </w:rPr>
        <w:instrText>ADDIN CSL_CITATION {"citationItems":[{"id":"ITEM-1","itemData":{"DOI":"10.1093/ckj/sfv146","ISSN":"2048-8505 (Print)","PMID":"26985380","abstract":"BACKGROUND: The extent and the progression of vascular calcification (VC) are  independent predictors of cardiovascular risk in the haemodialysis population. Vitamin K is essential for the activation of matrix gla protein (MGP), a powerful inhibitor of tissue calcification. Functional vitamin K deficiency may contribute to the high VC burden in haemodialysis patients. In addition, haemodialysis patients are frequently treated with vitamin K antagonists, mainly to prevent stroke in atrial fibrillation, potentially compounding the cardiovascular risk in these already vulnerable patients. New oral anticoagulants (NOACs) are valuable alternatives to vitamin K antagonists in the general population, but their use in dialysis has been encumbered by substantial renal clearance. However, a recent pharmacokinetic study provided information on how to use rivaroxaban in haemodialysis patients. METHODS: We conduct a randomized, prospective, multicentre, open-label interventional clinical trial that will include 117 chronic haemodialysis patients with non-valvular atrial fibrillation, treated with or candidates for treatment with vitamin K antagonists. Patients will be randomized to a vitamin K antagonist titrated weekly to an international normalized ratio between 2 and 3, a daily dose of rivaroxaban of 10 mg, or a daily dose of rivaroxaban 10 mg with a thrice weekly supplement of 2000 µg vitamin K2. Cardiac computed tomography, pulse wave velocity (PWV) measurements and MGP sampling will be performed at baseline, 6 months, 12 months and 18 months. Primary endpoints include progression of coronary artery and thoracic aorta calcification and changes in PWV. Secondary endpoints are progression of aortic and mitral valve calcification, all-cause mortality, major adverse cardiovascular events, stroke and bleeding. The ClinicalTrials.gov database was searched to retrieve related trials. RESULTS: Seven trials, three of which are performed in the haemodialysis population, evaluate whether pharmacological doses of vitamin K1 or K2 retard progression of VC. Five studies compare the effect of warfarin and NOACs on progression of VC, the present study being the only conducted in the dialysis population. CONCLUSION: Vitamin K deficiency may be a modifiable cardiovascular risk factor in the haemodialysis population. Conversely, vitamin K antagonists may aggravate VC burden in haemodialysis patients. Several ongoing trials may provide an answer to these questions in the near future.","author":[{"dropping-particle":"","family":"Caluwé","given":"Rogier","non-dropping-particle":"","parse-names":false,"suffix":""},{"dropping-particle":"","family":"Pyfferoen","given":"Lotte","non-dropping-particle":"","parse-names":false,"suffix":""},{"dropping-particle":"","family":"Boeck","given":"Koen","non-dropping-particle":"De","parse-names":false,"suffix":""},{"dropping-particle":"","family":"Vriese","given":"An S","non-dropping-particle":"De","parse-names":false,"suffix":""}],"container-title":"Clinical kidney journal","id":"ITEM-1","issue":"2","issued":{"date-parts":[["2016","4"]]},"language":"eng","page":"273-279","title":"The effects of vitamin K supplementation and vitamin K antagonists on progression of  vascular calcification: ongoing randomized controlled trials.","type":"article-journal","volume":"9"},"uris":["http://www.mendeley.com/documents/?uuid=3fe0d780-195f-4be5-ac35-4751e893cc41"]}],"mendeley":{"formattedCitation":"(29)","plainTextFormattedCitation":"(29)","previouslyFormattedCitation":"(29)"},"properties":{"noteIndex":0},"schema":"https://github.com/citation-style-language/schema/raw/master/csl-citation.json"}</w:instrText>
      </w:r>
      <w:r w:rsidR="00FE252D" w:rsidRPr="00F0451F">
        <w:rPr>
          <w:rFonts w:ascii="Times New Roman" w:hAnsi="Times New Roman" w:cs="Times New Roman"/>
        </w:rPr>
        <w:fldChar w:fldCharType="separate"/>
      </w:r>
      <w:r w:rsidR="00F0451F" w:rsidRPr="00F0451F">
        <w:rPr>
          <w:rFonts w:ascii="Times New Roman" w:hAnsi="Times New Roman" w:cs="Times New Roman"/>
          <w:noProof/>
        </w:rPr>
        <w:t>(29)</w:t>
      </w:r>
      <w:r w:rsidR="00FE252D" w:rsidRPr="00F0451F">
        <w:rPr>
          <w:rFonts w:ascii="Times New Roman" w:hAnsi="Times New Roman" w:cs="Times New Roman"/>
        </w:rPr>
        <w:fldChar w:fldCharType="end"/>
      </w:r>
      <w:r w:rsidR="00D73BCD" w:rsidRPr="00F0451F">
        <w:rPr>
          <w:rFonts w:ascii="Times New Roman" w:hAnsi="Times New Roman" w:cs="Times New Roman"/>
        </w:rPr>
        <w:t>. W</w:t>
      </w:r>
      <w:r w:rsidR="0082032B" w:rsidRPr="00F0451F">
        <w:rPr>
          <w:rFonts w:ascii="Times New Roman" w:hAnsi="Times New Roman" w:cs="Times New Roman"/>
        </w:rPr>
        <w:t>arfarin-treated male patients had more vertebral fractures (77.8 vs. 57.7%, p&lt;0.04), but not females (42.1% vs. 48.4%, p=0.6)</w:t>
      </w:r>
      <w:r w:rsidR="00D87545" w:rsidRPr="00F0451F">
        <w:rPr>
          <w:rFonts w:ascii="Times New Roman" w:hAnsi="Times New Roman" w:cs="Times New Roman"/>
        </w:rPr>
        <w:t>. A</w:t>
      </w:r>
      <w:r w:rsidR="00D73BCD" w:rsidRPr="00F0451F">
        <w:rPr>
          <w:rFonts w:ascii="Times New Roman" w:hAnsi="Times New Roman" w:cs="Times New Roman"/>
        </w:rPr>
        <w:t xml:space="preserve">lso, warfarin possesses high odd ratios of 2.58 and 2.86 for aortic and iliac artery calcifications and serves as a risk factor for all-cause mortality (HR 1.97, 95% CI 1.02–3.84) </w:t>
      </w:r>
      <w:r w:rsidR="00D73BCD" w:rsidRPr="00F0451F">
        <w:rPr>
          <w:rFonts w:ascii="Times New Roman" w:hAnsi="Times New Roman" w:cs="Times New Roman"/>
        </w:rPr>
        <w:fldChar w:fldCharType="begin" w:fldLock="1"/>
      </w:r>
      <w:r w:rsidR="001264AE">
        <w:rPr>
          <w:rFonts w:ascii="Times New Roman" w:hAnsi="Times New Roman" w:cs="Times New Roman"/>
        </w:rPr>
        <w:instrText>ADDIN CSL_CITATION {"citationItems":[{"id":"ITEM-1","itemData":{"DOI":"10.2174/15701611113119990146","abstract":"© 2015 Bentham Science PublishersWarfarin inhibits vitamin-K dependent proteins involved in bone mineralization and the prevention of vascular calcification (bone Gla protein BGP, matrix Gla protein MGP). In this multicenter, cross-sectional study with 3-year follow-up, data from 387 patients on hemodialysis for ³1 year at 18 dialysis units were analyzed. Patients on warfarin treatment for &gt; 1 year (11.9% of the population) were compared with the remaining cohort for vertebral fractures, vascular calcifications and mortality. Vertebral fractures and vascular calcifications were sought in L-L vertebral X-rays (D5 to L4). Compared with controls, warfarin-treated male patients had more vertebral fractures (77.8 vs. 57.7%, p&lt;0.04), but not females (42.1% vs. 48.4%, p=0.6); total BGP was significantly reduced (82.35 vs. 202 µg/L, p&lt;0.0001), with lower levels in treated men (69.5 vs. women 117.0 µg/L, p=0.03). In multivariate logistic regression analyses, the use of warfarin was associated with increased odds of aortic (OR 2.58, p&lt;0.001) and iliac calcifications (OR 2.86, p&lt;0.001); identified confounders were age, atrial fibrillation, angina, PPI use and total BGP. Seventy-seven patients died during a 2.7±0.5 year follow-up. In univariate Cox regression analysis, patients on warfarin had a higher risk of all-cause mortality (HR 2.42, 95% CI 1.42-4.16, p=0.001) when compared with those untreated and data adjustment for confounders attenuated but confirmed the significant warfarin-mortality link (HR: 1.97, 95% CI: 1.02-3.84, P=0.046). In hemodialysis patients, additional studies are warranted to verify the risk/benefit ratio of warfarin, which appears to be associated with significant morbidity and increased mortality.","author":[{"dropping-particle":"","family":"Fusaro","given":"Maria","non-dropping-particle":"","parse-names":false,"suffix":""},{"dropping-particle":"","family":"Tripepi","given":"Giovanni","non-dropping-particle":"","parse-names":false,"suffix":""},{"dropping-particle":"","family":"Noale","given":"Marianna","non-dropping-particle":"","parse-names":false,"suffix":""},{"dropping-particle":"","family":"Plebani","given":"Mario","non-dropping-particle":"","parse-names":false,"suffix":""},{"dropping-particle":"","family":"Zaninotto","given":"Martina","non-dropping-particle":"","parse-names":false,"suffix":""},{"dropping-particle":"","family":"Piccoli","given":"Antonio","non-dropping-particle":"","parse-names":false,"suffix":""},{"dropping-particle":"","family":"Naso","given":"Agostino","non-dropping-particle":"","parse-names":false,"suffix":""},{"dropping-particle":"","family":"Miozzo","given":"Davide","non-dropping-particle":"","parse-names":false,"suffix":""},{"dropping-particle":"","family":"Giannini","given":"Sandro","non-dropping-particle":"","parse-names":false,"suffix":""},{"dropping-particle":"","family":"Avolio","given":"Marco","non-dropping-particle":"","parse-names":false,"suffix":""},{"dropping-particle":"","family":"Foschi","given":"Annalisa","non-dropping-particle":"","parse-names":false,"suffix":""},{"dropping-particle":"","family":"Rizzo","given":"Maria Antonietta","non-dropping-particle":"","parse-names":false,"suffix":""},{"dropping-particle":"","family":"Gallieni","given":"Maurizio","non-dropping-particle":"","parse-names":false,"suffix":""}],"container-title":"Current Vascular Pharmacology","id":"ITEM-1","issue":"2","issued":{"date-parts":[["2015"]]},"page":"248-258","publisher-place":"M. Fusaro, CNR, Institute of Neuroscience, Padova, Italy","title":"Prevalence of Vertebral Fractures, Vascular Calcifications, and Mortality in Warfarin Treated Hemodialysis Patients","type":"article-journal","volume":"13"},"uris":["http://www.mendeley.com/documents/?uuid=ee083816-3588-3e85-b98c-64f6053487ef"]}],"mendeley":{"formattedCitation":"(30)","plainTextFormattedCitation":"(30)","previouslyFormattedCitation":"(30)"},"properties":{"noteIndex":0},"schema":"https://github.com/citation-style-language/schema/raw/master/csl-citation.json"}</w:instrText>
      </w:r>
      <w:r w:rsidR="00D73BCD" w:rsidRPr="00F0451F">
        <w:rPr>
          <w:rFonts w:ascii="Times New Roman" w:hAnsi="Times New Roman" w:cs="Times New Roman"/>
        </w:rPr>
        <w:fldChar w:fldCharType="separate"/>
      </w:r>
      <w:r w:rsidR="00F0451F" w:rsidRPr="00F0451F">
        <w:rPr>
          <w:rFonts w:ascii="Times New Roman" w:hAnsi="Times New Roman" w:cs="Times New Roman"/>
          <w:noProof/>
        </w:rPr>
        <w:t>(30)</w:t>
      </w:r>
      <w:r w:rsidR="00D73BCD" w:rsidRPr="00F0451F">
        <w:rPr>
          <w:rFonts w:ascii="Times New Roman" w:hAnsi="Times New Roman" w:cs="Times New Roman"/>
        </w:rPr>
        <w:fldChar w:fldCharType="end"/>
      </w:r>
      <w:r w:rsidR="00831BA7" w:rsidRPr="00F0451F">
        <w:rPr>
          <w:rFonts w:ascii="Times New Roman" w:hAnsi="Times New Roman" w:cs="Times New Roman"/>
        </w:rPr>
        <w:t xml:space="preserve">. </w:t>
      </w:r>
      <w:r w:rsidR="00AB1C57" w:rsidRPr="00F0451F">
        <w:rPr>
          <w:rFonts w:ascii="Times New Roman" w:hAnsi="Times New Roman" w:cs="Times New Roman"/>
        </w:rPr>
        <w:t xml:space="preserve">More importantly, vitamin K deficiency may serve as a modifiable cardiovascular risk factor in hemodialysis patients </w:t>
      </w:r>
      <w:r w:rsidR="00AB1C57" w:rsidRPr="00F0451F">
        <w:rPr>
          <w:rFonts w:ascii="Times New Roman" w:hAnsi="Times New Roman" w:cs="Times New Roman"/>
        </w:rPr>
        <w:fldChar w:fldCharType="begin" w:fldLock="1"/>
      </w:r>
      <w:r w:rsidR="001264AE">
        <w:rPr>
          <w:rFonts w:ascii="Times New Roman" w:hAnsi="Times New Roman" w:cs="Times New Roman"/>
        </w:rPr>
        <w:instrText>ADDIN CSL_CITATION {"citationItems":[{"id":"ITEM-1","itemData":{"DOI":"10.1093/ckj/sfv146","ISSN":"2048-8505 (Print)","PMID":"26985380","abstract":"BACKGROUND: The extent and the progression of vascular calcification (VC) are  independent predictors of cardiovascular risk in the haemodialysis population. Vitamin K is essential for the activation of matrix gla protein (MGP), a powerful inhibitor of tissue calcification. Functional vitamin K deficiency may contribute to the high VC burden in haemodialysis patients. In addition, haemodialysis patients are frequently treated with vitamin K antagonists, mainly to prevent stroke in atrial fibrillation, potentially compounding the cardiovascular risk in these already vulnerable patients. New oral anticoagulants (NOACs) are valuable alternatives to vitamin K antagonists in the general population, but their use in dialysis has been encumbered by substantial renal clearance. However, a recent pharmacokinetic study provided information on how to use rivaroxaban in haemodialysis patients. METHODS: We conduct a randomized, prospective, multicentre, open-label interventional clinical trial that will include 117 chronic haemodialysis patients with non-valvular atrial fibrillation, treated with or candidates for treatment with vitamin K antagonists. Patients will be randomized to a vitamin K antagonist titrated weekly to an international normalized ratio between 2 and 3, a daily dose of rivaroxaban of 10 mg, or a daily dose of rivaroxaban 10 mg with a thrice weekly supplement of 2000 µg vitamin K2. Cardiac computed tomography, pulse wave velocity (PWV) measurements and MGP sampling will be performed at baseline, 6 months, 12 months and 18 months. Primary endpoints include progression of coronary artery and thoracic aorta calcification and changes in PWV. Secondary endpoints are progression of aortic and mitral valve calcification, all-cause mortality, major adverse cardiovascular events, stroke and bleeding. The ClinicalTrials.gov database was searched to retrieve related trials. RESULTS: Seven trials, three of which are performed in the haemodialysis population, evaluate whether pharmacological doses of vitamin K1 or K2 retard progression of VC. Five studies compare the effect of warfarin and NOACs on progression of VC, the present study being the only conducted in the dialysis population. CONCLUSION: Vitamin K deficiency may be a modifiable cardiovascular risk factor in the haemodialysis population. Conversely, vitamin K antagonists may aggravate VC burden in haemodialysis patients. Several ongoing trials may provide an answer to these questions in the near future.","author":[{"dropping-particle":"","family":"Caluwé","given":"Rogier","non-dropping-particle":"","parse-names":false,"suffix":""},{"dropping-particle":"","family":"Pyfferoen","given":"Lotte","non-dropping-particle":"","parse-names":false,"suffix":""},{"dropping-particle":"","family":"Boeck","given":"Koen","non-dropping-particle":"De","parse-names":false,"suffix":""},{"dropping-particle":"","family":"Vriese","given":"An S","non-dropping-particle":"De","parse-names":false,"suffix":""}],"container-title":"Clinical kidney journal","id":"ITEM-1","issue":"2","issued":{"date-parts":[["2016","4"]]},"language":"eng","page":"273-279","title":"The effects of vitamin K supplementation and vitamin K antagonists on progression of  vascular calcification: ongoing randomized controlled trials.","type":"article-journal","volume":"9"},"uris":["http://www.mendeley.com/documents/?uuid=3fe0d780-195f-4be5-ac35-4751e893cc41"]}],"mendeley":{"formattedCitation":"(29)","plainTextFormattedCitation":"(29)","previouslyFormattedCitation":"(29)"},"properties":{"noteIndex":0},"schema":"https://github.com/citation-style-language/schema/raw/master/csl-citation.json"}</w:instrText>
      </w:r>
      <w:r w:rsidR="00AB1C57" w:rsidRPr="00F0451F">
        <w:rPr>
          <w:rFonts w:ascii="Times New Roman" w:hAnsi="Times New Roman" w:cs="Times New Roman"/>
        </w:rPr>
        <w:fldChar w:fldCharType="separate"/>
      </w:r>
      <w:r w:rsidR="00F0451F" w:rsidRPr="00F0451F">
        <w:rPr>
          <w:rFonts w:ascii="Times New Roman" w:hAnsi="Times New Roman" w:cs="Times New Roman"/>
          <w:noProof/>
        </w:rPr>
        <w:t>(29)</w:t>
      </w:r>
      <w:r w:rsidR="00AB1C57" w:rsidRPr="00F0451F">
        <w:rPr>
          <w:rFonts w:ascii="Times New Roman" w:hAnsi="Times New Roman" w:cs="Times New Roman"/>
        </w:rPr>
        <w:fldChar w:fldCharType="end"/>
      </w:r>
      <w:r w:rsidR="00AB1C57" w:rsidRPr="00F0451F">
        <w:rPr>
          <w:rFonts w:ascii="Times New Roman" w:hAnsi="Times New Roman" w:cs="Times New Roman"/>
        </w:rPr>
        <w:t xml:space="preserve">. </w:t>
      </w:r>
      <w:r w:rsidR="00831BA7" w:rsidRPr="00F0451F">
        <w:rPr>
          <w:rFonts w:ascii="Times New Roman" w:hAnsi="Times New Roman" w:cs="Times New Roman"/>
        </w:rPr>
        <w:t>Omega-3 fatty acid supplementation increases 1,25-dihydroxyvitamin D and fetuin-A levels in dialysis patients</w:t>
      </w:r>
      <w:r w:rsidR="00FE252D" w:rsidRPr="00F0451F">
        <w:rPr>
          <w:rFonts w:ascii="Times New Roman" w:hAnsi="Times New Roman" w:cs="Times New Roman"/>
        </w:rPr>
        <w:t xml:space="preserve"> </w:t>
      </w:r>
      <w:r w:rsidR="00FE252D" w:rsidRPr="00F0451F">
        <w:rPr>
          <w:rFonts w:ascii="Times New Roman" w:hAnsi="Times New Roman" w:cs="Times New Roman"/>
        </w:rPr>
        <w:fldChar w:fldCharType="begin" w:fldLock="1"/>
      </w:r>
      <w:r w:rsidR="001264AE">
        <w:rPr>
          <w:rFonts w:ascii="Times New Roman" w:hAnsi="Times New Roman" w:cs="Times New Roman"/>
        </w:rPr>
        <w:instrText>ADDIN CSL_CITATION {"citationItems":[{"id":"ITEM-1","itemData":{"DOI":"10.1016/j.nutres.2012.06.005","ISSN":"1879-0739 (Electronic)","PMID":"22901557","abstract":"Vitamin D deficiency, low levels of fetuin-A, and fibroblast growth factor 23  (FGF-23) are related to vascular calcification, which is associated with cardiovascular disease. We hypothesized that omega-3 fatty acid (FA), which has cardioprotective properties, modifies vitamin D status, fetuin-A, and FGF-23 levels in dialysis patients. In a randomized, open-label, controlled study, a total of 47 patients treated with dialysis for at least 1 year were randomized to treatment for 6 months with omega-3 FAs (Omacor, 3 g/d; Pronova, Sandefjord, Norway) or a control group. Levels of fetuin-A and FGF-23 were measured by enzyme-linked immunoassay, 25-hydroxyvitamin D and 1,25-dihydroxyvitamin D were measured by radioimmunoassay. The mean age of the enrolled patients was 57.4 ± 10.4 years, and mean dialysis duration was 46.5 ± 28.1 months. Twenty-seven hemodialysis patients and 16 peritoneal dialysis patients finished this trial. After 6 months, the levels of 1,25-dihydroxyvitamin D and fetuin-A were significantly increased in the group taking the omega-3 FA supplement compared with baseline. Levels of calcium, phosphorous, parathyroid hormone, 25-hydroxyvitamin D, FGF-23, and lipid profiles were not significantly changed in the omega-3 FA-supplemented group after 6 months compared with baseline. The erythrocyte membrane contents of eicosapentaenoic acid and docosahexaenoic acid were significantly increased, and oleic acid content was significantly decreased in the omega-3 FA-supplemented group after 6 months compared with baseline. Regarding vascular calcification and cardiovascular disease, omega-3 FA supplementation may have a clinical benefit caused by activating vitamin D, increasing fetuin-A levels, and modifying erythrocyte membrane FA contents in dialysis patients.","author":[{"dropping-particle":"","family":"An","given":"Won Suk","non-dropping-particle":"","parse-names":false,"suffix":""},{"dropping-particle":"","family":"Lee","given":"Su Mi","non-dropping-particle":"","parse-names":false,"suffix":""},{"dropping-particle":"","family":"Son","given":"Young Ki","non-dropping-particle":"","parse-names":false,"suffix":""},{"dropping-particle":"","family":"Kim","given":"Seong Eun","non-dropping-particle":"","parse-names":false,"suffix":""},{"dropping-particle":"","family":"Kim","given":"Ki Hyun","non-dropping-particle":"","parse-names":false,"suffix":""},{"dropping-particle":"","family":"Han","given":"Jin Yeong","non-dropping-particle":"","parse-names":false,"suffix":""},{"dropping-particle":"","family":"Bae","given":"Hae Rahn","non-dropping-particle":"","parse-names":false,"suffix":""},{"dropping-particle":"","family":"Rha","given":"Seo Hee","non-dropping-particle":"","parse-names":false,"suffix":""},{"dropping-particle":"","family":"Park","given":"Yongsoon","non-dropping-particle":"","parse-names":false,"suffix":""}],"container-title":"Nutrition research (New York, N.Y.)","id":"ITEM-1","issue":"7","issued":{"date-parts":[["2012","7"]]},"language":"eng","page":"495-502","publisher-place":"United States","title":"Omega-3 fatty acid supplementation increases 1,25-dihydroxyvitamin D and fetuin-A  levels in dialysis patients.","type":"article-journal","volume":"32"},"uris":["http://www.mendeley.com/documents/?uuid=f4db616a-a69a-4a01-a411-c06a2e62dd6c"]}],"mendeley":{"formattedCitation":"(31)","plainTextFormattedCitation":"(31)","previouslyFormattedCitation":"(31)"},"properties":{"noteIndex":0},"schema":"https://github.com/citation-style-language/schema/raw/master/csl-citation.json"}</w:instrText>
      </w:r>
      <w:r w:rsidR="00FE252D" w:rsidRPr="00F0451F">
        <w:rPr>
          <w:rFonts w:ascii="Times New Roman" w:hAnsi="Times New Roman" w:cs="Times New Roman"/>
        </w:rPr>
        <w:fldChar w:fldCharType="separate"/>
      </w:r>
      <w:r w:rsidR="00F0451F" w:rsidRPr="00F0451F">
        <w:rPr>
          <w:rFonts w:ascii="Times New Roman" w:hAnsi="Times New Roman" w:cs="Times New Roman"/>
          <w:noProof/>
        </w:rPr>
        <w:t>(31)</w:t>
      </w:r>
      <w:r w:rsidR="00FE252D" w:rsidRPr="00F0451F">
        <w:rPr>
          <w:rFonts w:ascii="Times New Roman" w:hAnsi="Times New Roman" w:cs="Times New Roman"/>
        </w:rPr>
        <w:fldChar w:fldCharType="end"/>
      </w:r>
      <w:r w:rsidR="00FE252D" w:rsidRPr="00F0451F">
        <w:rPr>
          <w:rFonts w:ascii="Times New Roman" w:hAnsi="Times New Roman" w:cs="Times New Roman"/>
        </w:rPr>
        <w:t xml:space="preserve">. </w:t>
      </w:r>
    </w:p>
    <w:p w14:paraId="24E6A651" w14:textId="25997DDA" w:rsidR="0097700B" w:rsidRPr="00F0451F" w:rsidRDefault="0097700B">
      <w:pPr>
        <w:rPr>
          <w:rFonts w:ascii="Times New Roman" w:hAnsi="Times New Roman" w:cs="Times New Roman"/>
        </w:rPr>
      </w:pPr>
      <w:r w:rsidRPr="00F0451F">
        <w:rPr>
          <w:rFonts w:ascii="Times New Roman" w:hAnsi="Times New Roman" w:cs="Times New Roman"/>
        </w:rPr>
        <w:br w:type="page"/>
      </w:r>
    </w:p>
    <w:p w14:paraId="30928B68" w14:textId="168F2F30" w:rsidR="001264AE" w:rsidRPr="001264AE" w:rsidRDefault="0097700B" w:rsidP="001264AE">
      <w:pPr>
        <w:widowControl w:val="0"/>
        <w:autoSpaceDE w:val="0"/>
        <w:autoSpaceDN w:val="0"/>
        <w:adjustRightInd w:val="0"/>
        <w:spacing w:line="480" w:lineRule="auto"/>
        <w:ind w:left="640" w:hanging="640"/>
        <w:rPr>
          <w:rFonts w:ascii="Times New Roman" w:hAnsi="Times New Roman" w:cs="Times New Roman"/>
          <w:noProof/>
          <w:szCs w:val="24"/>
        </w:rPr>
      </w:pPr>
      <w:r w:rsidRPr="00F0451F">
        <w:rPr>
          <w:rFonts w:ascii="Times New Roman" w:hAnsi="Times New Roman" w:cs="Times New Roman"/>
        </w:rPr>
        <w:lastRenderedPageBreak/>
        <w:fldChar w:fldCharType="begin" w:fldLock="1"/>
      </w:r>
      <w:r w:rsidRPr="00F0451F">
        <w:rPr>
          <w:rFonts w:ascii="Times New Roman" w:hAnsi="Times New Roman" w:cs="Times New Roman"/>
        </w:rPr>
        <w:instrText xml:space="preserve">ADDIN Mendeley Bibliography CSL_BIBLIOGRAPHY </w:instrText>
      </w:r>
      <w:r w:rsidRPr="00F0451F">
        <w:rPr>
          <w:rFonts w:ascii="Times New Roman" w:hAnsi="Times New Roman" w:cs="Times New Roman"/>
        </w:rPr>
        <w:fldChar w:fldCharType="separate"/>
      </w:r>
      <w:r w:rsidR="001264AE" w:rsidRPr="001264AE">
        <w:rPr>
          <w:rFonts w:ascii="Times New Roman" w:hAnsi="Times New Roman" w:cs="Times New Roman"/>
          <w:noProof/>
          <w:szCs w:val="24"/>
        </w:rPr>
        <w:t xml:space="preserve">1. </w:t>
      </w:r>
      <w:r w:rsidR="001264AE" w:rsidRPr="001264AE">
        <w:rPr>
          <w:rFonts w:ascii="Times New Roman" w:hAnsi="Times New Roman" w:cs="Times New Roman"/>
          <w:noProof/>
          <w:szCs w:val="24"/>
        </w:rPr>
        <w:tab/>
        <w:t xml:space="preserve">Jean G, Charra B, Chazot C. Vitamin D Deficiency and Associated Factors in Hemodialysis Patients. J Ren Nutr. 2008;18(5):395–9. </w:t>
      </w:r>
    </w:p>
    <w:p w14:paraId="00FAEE06" w14:textId="77777777" w:rsidR="001264AE" w:rsidRPr="001264AE" w:rsidRDefault="001264AE" w:rsidP="001264AE">
      <w:pPr>
        <w:widowControl w:val="0"/>
        <w:autoSpaceDE w:val="0"/>
        <w:autoSpaceDN w:val="0"/>
        <w:adjustRightInd w:val="0"/>
        <w:spacing w:line="480" w:lineRule="auto"/>
        <w:ind w:left="640" w:hanging="640"/>
        <w:rPr>
          <w:rFonts w:ascii="Times New Roman" w:hAnsi="Times New Roman" w:cs="Times New Roman"/>
          <w:noProof/>
          <w:szCs w:val="24"/>
        </w:rPr>
      </w:pPr>
      <w:r w:rsidRPr="001264AE">
        <w:rPr>
          <w:rFonts w:ascii="Times New Roman" w:hAnsi="Times New Roman" w:cs="Times New Roman"/>
          <w:noProof/>
          <w:szCs w:val="24"/>
        </w:rPr>
        <w:t xml:space="preserve">2. </w:t>
      </w:r>
      <w:r w:rsidRPr="001264AE">
        <w:rPr>
          <w:rFonts w:ascii="Times New Roman" w:hAnsi="Times New Roman" w:cs="Times New Roman"/>
          <w:noProof/>
          <w:szCs w:val="24"/>
        </w:rPr>
        <w:tab/>
        <w:t xml:space="preserve">Chang JH, Ro H, Kim S, Lee HH, Chung W, Jung JY. Study on the relationship between serum 25-hydroxyvitamin D levels and vascular calcification in hemodialysis patients with consideration of seasonal variation in vitamin D levels. Atherosclerosis. 2012;220(2):563–8. </w:t>
      </w:r>
    </w:p>
    <w:p w14:paraId="358A1C78" w14:textId="77777777" w:rsidR="001264AE" w:rsidRPr="001264AE" w:rsidRDefault="001264AE" w:rsidP="001264AE">
      <w:pPr>
        <w:widowControl w:val="0"/>
        <w:autoSpaceDE w:val="0"/>
        <w:autoSpaceDN w:val="0"/>
        <w:adjustRightInd w:val="0"/>
        <w:spacing w:line="480" w:lineRule="auto"/>
        <w:ind w:left="640" w:hanging="640"/>
        <w:rPr>
          <w:rFonts w:ascii="Times New Roman" w:hAnsi="Times New Roman" w:cs="Times New Roman"/>
          <w:noProof/>
          <w:szCs w:val="24"/>
        </w:rPr>
      </w:pPr>
      <w:r w:rsidRPr="001264AE">
        <w:rPr>
          <w:rFonts w:ascii="Times New Roman" w:hAnsi="Times New Roman" w:cs="Times New Roman"/>
          <w:noProof/>
          <w:szCs w:val="24"/>
        </w:rPr>
        <w:t xml:space="preserve">3. </w:t>
      </w:r>
      <w:r w:rsidRPr="001264AE">
        <w:rPr>
          <w:rFonts w:ascii="Times New Roman" w:hAnsi="Times New Roman" w:cs="Times New Roman"/>
          <w:noProof/>
          <w:szCs w:val="24"/>
        </w:rPr>
        <w:tab/>
        <w:t xml:space="preserve">Wang F, Wu S, Ruan Y, Wang L. Correlation of serum 25-hydroxyvitamin D level with vascular calcification in hemodialysis patients. Int J Clin Exp Med. 2015;8(9):15745–51. </w:t>
      </w:r>
    </w:p>
    <w:p w14:paraId="0E72FB98" w14:textId="77777777" w:rsidR="001264AE" w:rsidRPr="001264AE" w:rsidRDefault="001264AE" w:rsidP="001264AE">
      <w:pPr>
        <w:widowControl w:val="0"/>
        <w:autoSpaceDE w:val="0"/>
        <w:autoSpaceDN w:val="0"/>
        <w:adjustRightInd w:val="0"/>
        <w:spacing w:line="480" w:lineRule="auto"/>
        <w:ind w:left="640" w:hanging="640"/>
        <w:rPr>
          <w:rFonts w:ascii="Times New Roman" w:hAnsi="Times New Roman" w:cs="Times New Roman"/>
          <w:noProof/>
          <w:szCs w:val="24"/>
        </w:rPr>
      </w:pPr>
      <w:r w:rsidRPr="001264AE">
        <w:rPr>
          <w:rFonts w:ascii="Times New Roman" w:hAnsi="Times New Roman" w:cs="Times New Roman"/>
          <w:noProof/>
          <w:szCs w:val="24"/>
        </w:rPr>
        <w:t xml:space="preserve">4. </w:t>
      </w:r>
      <w:r w:rsidRPr="001264AE">
        <w:rPr>
          <w:rFonts w:ascii="Times New Roman" w:hAnsi="Times New Roman" w:cs="Times New Roman"/>
          <w:noProof/>
          <w:szCs w:val="24"/>
        </w:rPr>
        <w:tab/>
        <w:t xml:space="preserve">Kanbay M, Nicoleta M, Selcoki Y, Ikizek M, Aydin M, Eryonucu B, et al. Fibroblast growth factor 23 and fetuin A are independent predictors for the coronary artery disease extent in mild chronic kidney disease. Clin J Am Soc Nephrol. 2010;5(10):1780–6. </w:t>
      </w:r>
    </w:p>
    <w:p w14:paraId="6C2AA68C" w14:textId="77777777" w:rsidR="001264AE" w:rsidRPr="001264AE" w:rsidRDefault="001264AE" w:rsidP="001264AE">
      <w:pPr>
        <w:widowControl w:val="0"/>
        <w:autoSpaceDE w:val="0"/>
        <w:autoSpaceDN w:val="0"/>
        <w:adjustRightInd w:val="0"/>
        <w:spacing w:line="480" w:lineRule="auto"/>
        <w:ind w:left="640" w:hanging="640"/>
        <w:rPr>
          <w:rFonts w:ascii="Times New Roman" w:hAnsi="Times New Roman" w:cs="Times New Roman"/>
          <w:noProof/>
          <w:szCs w:val="24"/>
        </w:rPr>
      </w:pPr>
      <w:r w:rsidRPr="001264AE">
        <w:rPr>
          <w:rFonts w:ascii="Times New Roman" w:hAnsi="Times New Roman" w:cs="Times New Roman"/>
          <w:noProof/>
          <w:szCs w:val="24"/>
        </w:rPr>
        <w:t xml:space="preserve">5. </w:t>
      </w:r>
      <w:r w:rsidRPr="001264AE">
        <w:rPr>
          <w:rFonts w:ascii="Times New Roman" w:hAnsi="Times New Roman" w:cs="Times New Roman"/>
          <w:noProof/>
          <w:szCs w:val="24"/>
        </w:rPr>
        <w:tab/>
        <w:t xml:space="preserve">Kirkpantur A, Altun B, Hazirolan T, Akata D, Arici M, Kirazli S, et al. Association Among Serum Fetuin-A Level, Coronary Artery Calcification, and Bone Mineral Densitometry in Maintenance Hemodialysis Patients. Artif Organs. 2009;33(10):844–54. </w:t>
      </w:r>
    </w:p>
    <w:p w14:paraId="3B4428C5" w14:textId="77777777" w:rsidR="001264AE" w:rsidRPr="001264AE" w:rsidRDefault="001264AE" w:rsidP="001264AE">
      <w:pPr>
        <w:widowControl w:val="0"/>
        <w:autoSpaceDE w:val="0"/>
        <w:autoSpaceDN w:val="0"/>
        <w:adjustRightInd w:val="0"/>
        <w:spacing w:line="480" w:lineRule="auto"/>
        <w:ind w:left="640" w:hanging="640"/>
        <w:rPr>
          <w:rFonts w:ascii="Times New Roman" w:hAnsi="Times New Roman" w:cs="Times New Roman"/>
          <w:noProof/>
          <w:szCs w:val="24"/>
        </w:rPr>
      </w:pPr>
      <w:r w:rsidRPr="001264AE">
        <w:rPr>
          <w:rFonts w:ascii="Times New Roman" w:hAnsi="Times New Roman" w:cs="Times New Roman"/>
          <w:noProof/>
          <w:szCs w:val="24"/>
        </w:rPr>
        <w:t xml:space="preserve">6. </w:t>
      </w:r>
      <w:r w:rsidRPr="001264AE">
        <w:rPr>
          <w:rFonts w:ascii="Times New Roman" w:hAnsi="Times New Roman" w:cs="Times New Roman"/>
          <w:noProof/>
          <w:szCs w:val="24"/>
        </w:rPr>
        <w:tab/>
        <w:t xml:space="preserve">Maharem DA, Gomaa SH, El Ghandor MK, Mohamed EI, Matrawy KA, Zaytoun SS, et al. Association of serum fetuin-A and fetuin-A gene polymorphism in relation to mineral and bone disorders in patients with chronic kidney disease. Egypt J Med Hum Genet. 2013;14(4):337–52. </w:t>
      </w:r>
    </w:p>
    <w:p w14:paraId="40DCD439" w14:textId="77777777" w:rsidR="001264AE" w:rsidRPr="001264AE" w:rsidRDefault="001264AE" w:rsidP="001264AE">
      <w:pPr>
        <w:widowControl w:val="0"/>
        <w:autoSpaceDE w:val="0"/>
        <w:autoSpaceDN w:val="0"/>
        <w:adjustRightInd w:val="0"/>
        <w:spacing w:line="480" w:lineRule="auto"/>
        <w:ind w:left="640" w:hanging="640"/>
        <w:rPr>
          <w:rFonts w:ascii="Times New Roman" w:hAnsi="Times New Roman" w:cs="Times New Roman"/>
          <w:noProof/>
          <w:szCs w:val="24"/>
        </w:rPr>
      </w:pPr>
      <w:r w:rsidRPr="001264AE">
        <w:rPr>
          <w:rFonts w:ascii="Times New Roman" w:hAnsi="Times New Roman" w:cs="Times New Roman"/>
          <w:noProof/>
          <w:szCs w:val="24"/>
        </w:rPr>
        <w:t xml:space="preserve">7. </w:t>
      </w:r>
      <w:r w:rsidRPr="001264AE">
        <w:rPr>
          <w:rFonts w:ascii="Times New Roman" w:hAnsi="Times New Roman" w:cs="Times New Roman"/>
          <w:noProof/>
          <w:szCs w:val="24"/>
        </w:rPr>
        <w:tab/>
        <w:t xml:space="preserve">Evenepoel P, Goffin E, Meijers B, Kanaan N, Bammens B, Coche E, et al. Sclerostin serum levels and vascular calcification progression in prevalent renal transplant recipients. J Clin Endocrinol Metab. 2015;100(12):4669–76. </w:t>
      </w:r>
    </w:p>
    <w:p w14:paraId="72C6738F" w14:textId="77777777" w:rsidR="001264AE" w:rsidRPr="001264AE" w:rsidRDefault="001264AE" w:rsidP="001264AE">
      <w:pPr>
        <w:widowControl w:val="0"/>
        <w:autoSpaceDE w:val="0"/>
        <w:autoSpaceDN w:val="0"/>
        <w:adjustRightInd w:val="0"/>
        <w:spacing w:line="480" w:lineRule="auto"/>
        <w:ind w:left="640" w:hanging="640"/>
        <w:rPr>
          <w:rFonts w:ascii="Times New Roman" w:hAnsi="Times New Roman" w:cs="Times New Roman"/>
          <w:noProof/>
          <w:szCs w:val="24"/>
        </w:rPr>
      </w:pPr>
      <w:r w:rsidRPr="001264AE">
        <w:rPr>
          <w:rFonts w:ascii="Times New Roman" w:hAnsi="Times New Roman" w:cs="Times New Roman"/>
          <w:noProof/>
          <w:szCs w:val="24"/>
        </w:rPr>
        <w:t xml:space="preserve">8. </w:t>
      </w:r>
      <w:r w:rsidRPr="001264AE">
        <w:rPr>
          <w:rFonts w:ascii="Times New Roman" w:hAnsi="Times New Roman" w:cs="Times New Roman"/>
          <w:noProof/>
          <w:szCs w:val="24"/>
        </w:rPr>
        <w:tab/>
        <w:t xml:space="preserve">Viaene L, Behets GJ, Claes K, Meijers B, Blocki F, Brandenburg V, et al. Sclerostin: another bone-related protein related to all-cause mortality in haemodialysis? Nephrol Dial Transplant. 2013;28(12):3024–30. </w:t>
      </w:r>
    </w:p>
    <w:p w14:paraId="424C2185" w14:textId="77777777" w:rsidR="001264AE" w:rsidRPr="001264AE" w:rsidRDefault="001264AE" w:rsidP="001264AE">
      <w:pPr>
        <w:widowControl w:val="0"/>
        <w:autoSpaceDE w:val="0"/>
        <w:autoSpaceDN w:val="0"/>
        <w:adjustRightInd w:val="0"/>
        <w:spacing w:line="480" w:lineRule="auto"/>
        <w:ind w:left="640" w:hanging="640"/>
        <w:rPr>
          <w:rFonts w:ascii="Times New Roman" w:hAnsi="Times New Roman" w:cs="Times New Roman"/>
          <w:noProof/>
          <w:szCs w:val="24"/>
        </w:rPr>
      </w:pPr>
      <w:r w:rsidRPr="001264AE">
        <w:rPr>
          <w:rFonts w:ascii="Times New Roman" w:hAnsi="Times New Roman" w:cs="Times New Roman"/>
          <w:noProof/>
          <w:szCs w:val="24"/>
        </w:rPr>
        <w:t xml:space="preserve">9. </w:t>
      </w:r>
      <w:r w:rsidRPr="001264AE">
        <w:rPr>
          <w:rFonts w:ascii="Times New Roman" w:hAnsi="Times New Roman" w:cs="Times New Roman"/>
          <w:noProof/>
          <w:szCs w:val="24"/>
        </w:rPr>
        <w:tab/>
        <w:t xml:space="preserve">Jean G, Lataillade D, Genet L, Legrand E, Kuentz F, Moreau-Gaudry X, et al. Association between Very Low PTH Levels and Poor Survival Rates in Haemodialysis Patients: Results from the French ARNOS Cohort. NEPHRON Clin Pract. 2011;118(2):c211–6. </w:t>
      </w:r>
    </w:p>
    <w:p w14:paraId="7DAECCCB" w14:textId="77777777" w:rsidR="001264AE" w:rsidRPr="001264AE" w:rsidRDefault="001264AE" w:rsidP="001264AE">
      <w:pPr>
        <w:widowControl w:val="0"/>
        <w:autoSpaceDE w:val="0"/>
        <w:autoSpaceDN w:val="0"/>
        <w:adjustRightInd w:val="0"/>
        <w:spacing w:line="480" w:lineRule="auto"/>
        <w:ind w:left="640" w:hanging="640"/>
        <w:rPr>
          <w:rFonts w:ascii="Times New Roman" w:hAnsi="Times New Roman" w:cs="Times New Roman"/>
          <w:noProof/>
          <w:szCs w:val="24"/>
        </w:rPr>
      </w:pPr>
      <w:r w:rsidRPr="001264AE">
        <w:rPr>
          <w:rFonts w:ascii="Times New Roman" w:hAnsi="Times New Roman" w:cs="Times New Roman"/>
          <w:noProof/>
          <w:szCs w:val="24"/>
        </w:rPr>
        <w:t xml:space="preserve">10. </w:t>
      </w:r>
      <w:r w:rsidRPr="001264AE">
        <w:rPr>
          <w:rFonts w:ascii="Times New Roman" w:hAnsi="Times New Roman" w:cs="Times New Roman"/>
          <w:noProof/>
          <w:szCs w:val="24"/>
        </w:rPr>
        <w:tab/>
        <w:t xml:space="preserve">Turan MN, Kircelli F, Yaprak M, Sisman AR, Gungor O, Bayraktaroglu S, et al. FGF-23 levels are associated with vascular calcification, but not with atherosclerosis, in hemodialysis patients. Int Urol Nephrol. 2016;48(4):609–17. </w:t>
      </w:r>
    </w:p>
    <w:p w14:paraId="35F39403" w14:textId="77777777" w:rsidR="001264AE" w:rsidRPr="001264AE" w:rsidRDefault="001264AE" w:rsidP="001264AE">
      <w:pPr>
        <w:widowControl w:val="0"/>
        <w:autoSpaceDE w:val="0"/>
        <w:autoSpaceDN w:val="0"/>
        <w:adjustRightInd w:val="0"/>
        <w:spacing w:line="480" w:lineRule="auto"/>
        <w:ind w:left="640" w:hanging="640"/>
        <w:rPr>
          <w:rFonts w:ascii="Times New Roman" w:hAnsi="Times New Roman" w:cs="Times New Roman"/>
          <w:noProof/>
          <w:szCs w:val="24"/>
        </w:rPr>
      </w:pPr>
      <w:r w:rsidRPr="001264AE">
        <w:rPr>
          <w:rFonts w:ascii="Times New Roman" w:hAnsi="Times New Roman" w:cs="Times New Roman"/>
          <w:noProof/>
          <w:szCs w:val="24"/>
        </w:rPr>
        <w:t xml:space="preserve">11. </w:t>
      </w:r>
      <w:r w:rsidRPr="001264AE">
        <w:rPr>
          <w:rFonts w:ascii="Times New Roman" w:hAnsi="Times New Roman" w:cs="Times New Roman"/>
          <w:noProof/>
          <w:szCs w:val="24"/>
        </w:rPr>
        <w:tab/>
        <w:t xml:space="preserve">Tamei N, Ogawa T, Ishida H, Ando Y, Nitta K. Serum Fibroblast Growth Factor-23 Levels and Progression of Aortic Arch Calcification in Non-Diabetic Patients on Chronic Hemodialysis. J Atheroscler Thromb. 2011;18(3):217–23. </w:t>
      </w:r>
    </w:p>
    <w:p w14:paraId="5C821220" w14:textId="77777777" w:rsidR="001264AE" w:rsidRPr="001264AE" w:rsidRDefault="001264AE" w:rsidP="001264AE">
      <w:pPr>
        <w:widowControl w:val="0"/>
        <w:autoSpaceDE w:val="0"/>
        <w:autoSpaceDN w:val="0"/>
        <w:adjustRightInd w:val="0"/>
        <w:spacing w:line="480" w:lineRule="auto"/>
        <w:ind w:left="640" w:hanging="640"/>
        <w:rPr>
          <w:rFonts w:ascii="Times New Roman" w:hAnsi="Times New Roman" w:cs="Times New Roman"/>
          <w:noProof/>
          <w:szCs w:val="24"/>
        </w:rPr>
      </w:pPr>
      <w:r w:rsidRPr="001264AE">
        <w:rPr>
          <w:rFonts w:ascii="Times New Roman" w:hAnsi="Times New Roman" w:cs="Times New Roman"/>
          <w:noProof/>
          <w:szCs w:val="24"/>
        </w:rPr>
        <w:t xml:space="preserve">12. </w:t>
      </w:r>
      <w:r w:rsidRPr="001264AE">
        <w:rPr>
          <w:rFonts w:ascii="Times New Roman" w:hAnsi="Times New Roman" w:cs="Times New Roman"/>
          <w:noProof/>
          <w:szCs w:val="24"/>
        </w:rPr>
        <w:tab/>
        <w:t xml:space="preserve">Craver L, Dusso A, Martinez-Alonso M, Sarro F, Valdivielso JM, Fernandez E. A low fractional excretion of Phosphate/Fgf23 ratio is associated with severe abdominal Aortic calcification in stage 3 and 4 kidney disease patients. BMC Nephrol. 2013;14. </w:t>
      </w:r>
    </w:p>
    <w:p w14:paraId="04FE4A11" w14:textId="77777777" w:rsidR="001264AE" w:rsidRPr="001264AE" w:rsidRDefault="001264AE" w:rsidP="001264AE">
      <w:pPr>
        <w:widowControl w:val="0"/>
        <w:autoSpaceDE w:val="0"/>
        <w:autoSpaceDN w:val="0"/>
        <w:adjustRightInd w:val="0"/>
        <w:spacing w:line="480" w:lineRule="auto"/>
        <w:ind w:left="640" w:hanging="640"/>
        <w:rPr>
          <w:rFonts w:ascii="Times New Roman" w:hAnsi="Times New Roman" w:cs="Times New Roman"/>
          <w:noProof/>
          <w:szCs w:val="24"/>
        </w:rPr>
      </w:pPr>
      <w:r w:rsidRPr="001264AE">
        <w:rPr>
          <w:rFonts w:ascii="Times New Roman" w:hAnsi="Times New Roman" w:cs="Times New Roman"/>
          <w:noProof/>
          <w:szCs w:val="24"/>
        </w:rPr>
        <w:t xml:space="preserve">13. </w:t>
      </w:r>
      <w:r w:rsidRPr="001264AE">
        <w:rPr>
          <w:rFonts w:ascii="Times New Roman" w:hAnsi="Times New Roman" w:cs="Times New Roman"/>
          <w:noProof/>
          <w:szCs w:val="24"/>
        </w:rPr>
        <w:tab/>
        <w:t xml:space="preserve">Qureshi AR, Olauson H, Witasp A, Haarhaus M, Brandenburg V, Wernerson A, et al. Increased circulating sclerostin levels in end-stage renal disease predict biopsy-verified vascular medial calcification and coronary artery calcification. KIDNEY Int. 2015;88(6):1356–64. </w:t>
      </w:r>
    </w:p>
    <w:p w14:paraId="2A6C2BFE" w14:textId="77777777" w:rsidR="001264AE" w:rsidRPr="001264AE" w:rsidRDefault="001264AE" w:rsidP="001264AE">
      <w:pPr>
        <w:widowControl w:val="0"/>
        <w:autoSpaceDE w:val="0"/>
        <w:autoSpaceDN w:val="0"/>
        <w:adjustRightInd w:val="0"/>
        <w:spacing w:line="480" w:lineRule="auto"/>
        <w:ind w:left="640" w:hanging="640"/>
        <w:rPr>
          <w:rFonts w:ascii="Times New Roman" w:hAnsi="Times New Roman" w:cs="Times New Roman"/>
          <w:noProof/>
          <w:szCs w:val="24"/>
        </w:rPr>
      </w:pPr>
      <w:r w:rsidRPr="001264AE">
        <w:rPr>
          <w:rFonts w:ascii="Times New Roman" w:hAnsi="Times New Roman" w:cs="Times New Roman"/>
          <w:noProof/>
          <w:szCs w:val="24"/>
        </w:rPr>
        <w:t xml:space="preserve">14. </w:t>
      </w:r>
      <w:r w:rsidRPr="001264AE">
        <w:rPr>
          <w:rFonts w:ascii="Times New Roman" w:hAnsi="Times New Roman" w:cs="Times New Roman"/>
          <w:noProof/>
          <w:szCs w:val="24"/>
        </w:rPr>
        <w:tab/>
        <w:t xml:space="preserve">Chiu Y-W, Adler SG, Budoff MJ, Takasu J, Ashai J, Mehrotra R, et al. Coronary artery calcification and mortality in diabetic patients with proteinuria. Kidney Int. 2010;77(12):1107–14. </w:t>
      </w:r>
    </w:p>
    <w:p w14:paraId="12E0837F" w14:textId="77777777" w:rsidR="001264AE" w:rsidRPr="001264AE" w:rsidRDefault="001264AE" w:rsidP="001264AE">
      <w:pPr>
        <w:widowControl w:val="0"/>
        <w:autoSpaceDE w:val="0"/>
        <w:autoSpaceDN w:val="0"/>
        <w:adjustRightInd w:val="0"/>
        <w:spacing w:line="480" w:lineRule="auto"/>
        <w:ind w:left="640" w:hanging="640"/>
        <w:rPr>
          <w:rFonts w:ascii="Times New Roman" w:hAnsi="Times New Roman" w:cs="Times New Roman"/>
          <w:noProof/>
          <w:szCs w:val="24"/>
        </w:rPr>
      </w:pPr>
      <w:r w:rsidRPr="001264AE">
        <w:rPr>
          <w:rFonts w:ascii="Times New Roman" w:hAnsi="Times New Roman" w:cs="Times New Roman"/>
          <w:noProof/>
          <w:szCs w:val="24"/>
        </w:rPr>
        <w:t xml:space="preserve">15. </w:t>
      </w:r>
      <w:r w:rsidRPr="001264AE">
        <w:rPr>
          <w:rFonts w:ascii="Times New Roman" w:hAnsi="Times New Roman" w:cs="Times New Roman"/>
          <w:noProof/>
          <w:szCs w:val="24"/>
        </w:rPr>
        <w:tab/>
        <w:t xml:space="preserve">Gelev S, Spasovski G, Trajkovski Z, Damjanovski G, Amitov V, Selim G, et al. Factors associated with various arterial calcifications in haemodialysis patients. Prilozi. 2008;29(2):185–99. </w:t>
      </w:r>
    </w:p>
    <w:p w14:paraId="4A2158E8" w14:textId="77777777" w:rsidR="001264AE" w:rsidRPr="001264AE" w:rsidRDefault="001264AE" w:rsidP="001264AE">
      <w:pPr>
        <w:widowControl w:val="0"/>
        <w:autoSpaceDE w:val="0"/>
        <w:autoSpaceDN w:val="0"/>
        <w:adjustRightInd w:val="0"/>
        <w:spacing w:line="480" w:lineRule="auto"/>
        <w:ind w:left="640" w:hanging="640"/>
        <w:rPr>
          <w:rFonts w:ascii="Times New Roman" w:hAnsi="Times New Roman" w:cs="Times New Roman"/>
          <w:noProof/>
          <w:szCs w:val="24"/>
        </w:rPr>
      </w:pPr>
      <w:r w:rsidRPr="001264AE">
        <w:rPr>
          <w:rFonts w:ascii="Times New Roman" w:hAnsi="Times New Roman" w:cs="Times New Roman"/>
          <w:noProof/>
          <w:szCs w:val="24"/>
        </w:rPr>
        <w:t xml:space="preserve">16. </w:t>
      </w:r>
      <w:r w:rsidRPr="001264AE">
        <w:rPr>
          <w:rFonts w:ascii="Times New Roman" w:hAnsi="Times New Roman" w:cs="Times New Roman"/>
          <w:noProof/>
          <w:szCs w:val="24"/>
        </w:rPr>
        <w:tab/>
        <w:t xml:space="preserve">Chen Z, Qureshi AR, Parini P, Hurt-Camejo E, Ripsweden J, Brismar TB, et al. Does statins promote vascular calcification in chronic kidney disease? Eur J Clin Invest. 2017;47(2):137–48. </w:t>
      </w:r>
    </w:p>
    <w:p w14:paraId="7C5C97D7" w14:textId="77777777" w:rsidR="001264AE" w:rsidRPr="001264AE" w:rsidRDefault="001264AE" w:rsidP="001264AE">
      <w:pPr>
        <w:widowControl w:val="0"/>
        <w:autoSpaceDE w:val="0"/>
        <w:autoSpaceDN w:val="0"/>
        <w:adjustRightInd w:val="0"/>
        <w:spacing w:line="480" w:lineRule="auto"/>
        <w:ind w:left="640" w:hanging="640"/>
        <w:rPr>
          <w:rFonts w:ascii="Times New Roman" w:hAnsi="Times New Roman" w:cs="Times New Roman"/>
          <w:noProof/>
          <w:szCs w:val="24"/>
        </w:rPr>
      </w:pPr>
      <w:r w:rsidRPr="001264AE">
        <w:rPr>
          <w:rFonts w:ascii="Times New Roman" w:hAnsi="Times New Roman" w:cs="Times New Roman"/>
          <w:noProof/>
          <w:szCs w:val="24"/>
        </w:rPr>
        <w:t xml:space="preserve">17. </w:t>
      </w:r>
      <w:r w:rsidRPr="001264AE">
        <w:rPr>
          <w:rFonts w:ascii="Times New Roman" w:hAnsi="Times New Roman" w:cs="Times New Roman"/>
          <w:noProof/>
          <w:szCs w:val="24"/>
        </w:rPr>
        <w:tab/>
        <w:t xml:space="preserve">Golembiewska E, Qureshi AR, Dai L, Lindholm B, Heimbürger O, Söderberg M, et al. Copeptin is independently associated with vascular calcification in chronic kidney disease stage 5. BMC Nephrol. 2020 Feb 7;21(1):43. </w:t>
      </w:r>
    </w:p>
    <w:p w14:paraId="073A11F6" w14:textId="77777777" w:rsidR="001264AE" w:rsidRPr="001264AE" w:rsidRDefault="001264AE" w:rsidP="001264AE">
      <w:pPr>
        <w:widowControl w:val="0"/>
        <w:autoSpaceDE w:val="0"/>
        <w:autoSpaceDN w:val="0"/>
        <w:adjustRightInd w:val="0"/>
        <w:spacing w:line="480" w:lineRule="auto"/>
        <w:ind w:left="640" w:hanging="640"/>
        <w:rPr>
          <w:rFonts w:ascii="Times New Roman" w:hAnsi="Times New Roman" w:cs="Times New Roman"/>
          <w:noProof/>
          <w:szCs w:val="24"/>
        </w:rPr>
      </w:pPr>
      <w:r w:rsidRPr="001264AE">
        <w:rPr>
          <w:rFonts w:ascii="Times New Roman" w:hAnsi="Times New Roman" w:cs="Times New Roman"/>
          <w:noProof/>
          <w:szCs w:val="24"/>
        </w:rPr>
        <w:t xml:space="preserve">18. </w:t>
      </w:r>
      <w:r w:rsidRPr="001264AE">
        <w:rPr>
          <w:rFonts w:ascii="Times New Roman" w:hAnsi="Times New Roman" w:cs="Times New Roman"/>
          <w:noProof/>
          <w:szCs w:val="24"/>
        </w:rPr>
        <w:tab/>
        <w:t xml:space="preserve">Jung HH, Kim S-W, Han H. Inflammation, mineral metabolism and progressive coronary artery calcification in patients on haemodialysis. Nephrol Dial Transplant. 2006;21(7):1915–20. </w:t>
      </w:r>
    </w:p>
    <w:p w14:paraId="59CFD1C6" w14:textId="77777777" w:rsidR="001264AE" w:rsidRPr="001264AE" w:rsidRDefault="001264AE" w:rsidP="001264AE">
      <w:pPr>
        <w:widowControl w:val="0"/>
        <w:autoSpaceDE w:val="0"/>
        <w:autoSpaceDN w:val="0"/>
        <w:adjustRightInd w:val="0"/>
        <w:spacing w:line="480" w:lineRule="auto"/>
        <w:ind w:left="640" w:hanging="640"/>
        <w:rPr>
          <w:rFonts w:ascii="Times New Roman" w:hAnsi="Times New Roman" w:cs="Times New Roman"/>
          <w:noProof/>
          <w:szCs w:val="24"/>
        </w:rPr>
      </w:pPr>
      <w:r w:rsidRPr="001264AE">
        <w:rPr>
          <w:rFonts w:ascii="Times New Roman" w:hAnsi="Times New Roman" w:cs="Times New Roman"/>
          <w:noProof/>
          <w:szCs w:val="24"/>
        </w:rPr>
        <w:t xml:space="preserve">19. </w:t>
      </w:r>
      <w:r w:rsidRPr="001264AE">
        <w:rPr>
          <w:rFonts w:ascii="Times New Roman" w:hAnsi="Times New Roman" w:cs="Times New Roman"/>
          <w:noProof/>
          <w:szCs w:val="24"/>
        </w:rPr>
        <w:tab/>
        <w:t xml:space="preserve">Oprisiu R, Bunea D, Tarek S, Hedi B, Fournier A. Progression of vascular calcification and dyslipidemia in patients on chronic hemodialysis. Vol. 39, American Journal of Kidney Diseases. 2002. p. 209. </w:t>
      </w:r>
    </w:p>
    <w:p w14:paraId="14AF76BE" w14:textId="77777777" w:rsidR="001264AE" w:rsidRPr="001264AE" w:rsidRDefault="001264AE" w:rsidP="001264AE">
      <w:pPr>
        <w:widowControl w:val="0"/>
        <w:autoSpaceDE w:val="0"/>
        <w:autoSpaceDN w:val="0"/>
        <w:adjustRightInd w:val="0"/>
        <w:spacing w:line="480" w:lineRule="auto"/>
        <w:ind w:left="640" w:hanging="640"/>
        <w:rPr>
          <w:rFonts w:ascii="Times New Roman" w:hAnsi="Times New Roman" w:cs="Times New Roman"/>
          <w:noProof/>
          <w:szCs w:val="24"/>
        </w:rPr>
      </w:pPr>
      <w:r w:rsidRPr="001264AE">
        <w:rPr>
          <w:rFonts w:ascii="Times New Roman" w:hAnsi="Times New Roman" w:cs="Times New Roman"/>
          <w:noProof/>
          <w:szCs w:val="24"/>
        </w:rPr>
        <w:t xml:space="preserve">20. </w:t>
      </w:r>
      <w:r w:rsidRPr="001264AE">
        <w:rPr>
          <w:rFonts w:ascii="Times New Roman" w:hAnsi="Times New Roman" w:cs="Times New Roman"/>
          <w:noProof/>
          <w:szCs w:val="24"/>
        </w:rPr>
        <w:tab/>
        <w:t xml:space="preserve">Metry G, Stenvinkel P, Qureshi AR, Carrero JJ, Yilmaz MI, Bárány P, et al. Low serum fetuin-A concentration predicts poor outcome only in the presence of inflammation in prevalent haemodialysis patients. Eur J Clin Invest. 2008;38(11):804–11. </w:t>
      </w:r>
    </w:p>
    <w:p w14:paraId="2A6B1A63" w14:textId="77777777" w:rsidR="001264AE" w:rsidRPr="001264AE" w:rsidRDefault="001264AE" w:rsidP="001264AE">
      <w:pPr>
        <w:widowControl w:val="0"/>
        <w:autoSpaceDE w:val="0"/>
        <w:autoSpaceDN w:val="0"/>
        <w:adjustRightInd w:val="0"/>
        <w:spacing w:line="480" w:lineRule="auto"/>
        <w:ind w:left="640" w:hanging="640"/>
        <w:rPr>
          <w:rFonts w:ascii="Times New Roman" w:hAnsi="Times New Roman" w:cs="Times New Roman"/>
          <w:noProof/>
          <w:szCs w:val="24"/>
        </w:rPr>
      </w:pPr>
      <w:r w:rsidRPr="001264AE">
        <w:rPr>
          <w:rFonts w:ascii="Times New Roman" w:hAnsi="Times New Roman" w:cs="Times New Roman"/>
          <w:noProof/>
          <w:szCs w:val="24"/>
        </w:rPr>
        <w:t xml:space="preserve">21. </w:t>
      </w:r>
      <w:r w:rsidRPr="001264AE">
        <w:rPr>
          <w:rFonts w:ascii="Times New Roman" w:hAnsi="Times New Roman" w:cs="Times New Roman"/>
          <w:noProof/>
          <w:szCs w:val="24"/>
        </w:rPr>
        <w:tab/>
        <w:t xml:space="preserve">Stenvinkel P, Wang K, Qureshi AR, Axelsson J, Pecoits-Filho R, Gao P, et al. Low fetuin-A levels are associated with cardiovascular death: Impact of variations in the gene encoding fetuin. Kidney Int. 2005;67(6):2383–92. </w:t>
      </w:r>
    </w:p>
    <w:p w14:paraId="69E006C1" w14:textId="77777777" w:rsidR="001264AE" w:rsidRPr="001264AE" w:rsidRDefault="001264AE" w:rsidP="001264AE">
      <w:pPr>
        <w:widowControl w:val="0"/>
        <w:autoSpaceDE w:val="0"/>
        <w:autoSpaceDN w:val="0"/>
        <w:adjustRightInd w:val="0"/>
        <w:spacing w:line="480" w:lineRule="auto"/>
        <w:ind w:left="640" w:hanging="640"/>
        <w:rPr>
          <w:rFonts w:ascii="Times New Roman" w:hAnsi="Times New Roman" w:cs="Times New Roman"/>
          <w:noProof/>
          <w:szCs w:val="24"/>
        </w:rPr>
      </w:pPr>
      <w:r w:rsidRPr="001264AE">
        <w:rPr>
          <w:rFonts w:ascii="Times New Roman" w:hAnsi="Times New Roman" w:cs="Times New Roman"/>
          <w:noProof/>
          <w:szCs w:val="24"/>
        </w:rPr>
        <w:t xml:space="preserve">22. </w:t>
      </w:r>
      <w:r w:rsidRPr="001264AE">
        <w:rPr>
          <w:rFonts w:ascii="Times New Roman" w:hAnsi="Times New Roman" w:cs="Times New Roman"/>
          <w:noProof/>
          <w:szCs w:val="24"/>
        </w:rPr>
        <w:tab/>
        <w:t xml:space="preserve">Scialla JJ, Leonard MB, Townsend RR, Appel L, Wolf M, Budoff MJ, et al. Correlates of osteoprotegerin and association with aortic pulse wave velocity in patients with chronic kidney disease. Clin J Am Soc Nephrol. 2011;6(11):2612–9. </w:t>
      </w:r>
    </w:p>
    <w:p w14:paraId="526FFC32" w14:textId="77777777" w:rsidR="001264AE" w:rsidRPr="001264AE" w:rsidRDefault="001264AE" w:rsidP="001264AE">
      <w:pPr>
        <w:widowControl w:val="0"/>
        <w:autoSpaceDE w:val="0"/>
        <w:autoSpaceDN w:val="0"/>
        <w:adjustRightInd w:val="0"/>
        <w:spacing w:line="480" w:lineRule="auto"/>
        <w:ind w:left="640" w:hanging="640"/>
        <w:rPr>
          <w:rFonts w:ascii="Times New Roman" w:hAnsi="Times New Roman" w:cs="Times New Roman"/>
          <w:noProof/>
          <w:szCs w:val="24"/>
        </w:rPr>
      </w:pPr>
      <w:r w:rsidRPr="001264AE">
        <w:rPr>
          <w:rFonts w:ascii="Times New Roman" w:hAnsi="Times New Roman" w:cs="Times New Roman"/>
          <w:noProof/>
          <w:szCs w:val="24"/>
        </w:rPr>
        <w:t xml:space="preserve">23. </w:t>
      </w:r>
      <w:r w:rsidRPr="001264AE">
        <w:rPr>
          <w:rFonts w:ascii="Times New Roman" w:hAnsi="Times New Roman" w:cs="Times New Roman"/>
          <w:noProof/>
          <w:szCs w:val="24"/>
        </w:rPr>
        <w:tab/>
        <w:t xml:space="preserve">M. M, A.-M. D, I. J, H. V, G. G, K. K, et al. A cut-off value of plasma osteoprotegerin level may predict the presence of coronary artery calcifications in chronic kidney disease patients. Nephrol Dial Transplant. 2009;24(11):3389–97. </w:t>
      </w:r>
    </w:p>
    <w:p w14:paraId="2D2ADB17" w14:textId="77777777" w:rsidR="001264AE" w:rsidRPr="001264AE" w:rsidRDefault="001264AE" w:rsidP="001264AE">
      <w:pPr>
        <w:widowControl w:val="0"/>
        <w:autoSpaceDE w:val="0"/>
        <w:autoSpaceDN w:val="0"/>
        <w:adjustRightInd w:val="0"/>
        <w:spacing w:line="480" w:lineRule="auto"/>
        <w:ind w:left="640" w:hanging="640"/>
        <w:rPr>
          <w:rFonts w:ascii="Times New Roman" w:hAnsi="Times New Roman" w:cs="Times New Roman"/>
          <w:noProof/>
          <w:szCs w:val="24"/>
        </w:rPr>
      </w:pPr>
      <w:r w:rsidRPr="001264AE">
        <w:rPr>
          <w:rFonts w:ascii="Times New Roman" w:hAnsi="Times New Roman" w:cs="Times New Roman"/>
          <w:noProof/>
          <w:szCs w:val="24"/>
        </w:rPr>
        <w:t xml:space="preserve">24. </w:t>
      </w:r>
      <w:r w:rsidRPr="001264AE">
        <w:rPr>
          <w:rFonts w:ascii="Times New Roman" w:hAnsi="Times New Roman" w:cs="Times New Roman"/>
          <w:noProof/>
          <w:szCs w:val="24"/>
        </w:rPr>
        <w:tab/>
        <w:t xml:space="preserve">Elder GJ. Calcium supplementation: lessons from the general population for chronic kidney disease and back. Curr Opin Nephrol Hypertens. 2011;20(4):369–75. </w:t>
      </w:r>
    </w:p>
    <w:p w14:paraId="6023BB6C" w14:textId="77777777" w:rsidR="001264AE" w:rsidRPr="001264AE" w:rsidRDefault="001264AE" w:rsidP="001264AE">
      <w:pPr>
        <w:widowControl w:val="0"/>
        <w:autoSpaceDE w:val="0"/>
        <w:autoSpaceDN w:val="0"/>
        <w:adjustRightInd w:val="0"/>
        <w:spacing w:line="480" w:lineRule="auto"/>
        <w:ind w:left="640" w:hanging="640"/>
        <w:rPr>
          <w:rFonts w:ascii="Times New Roman" w:hAnsi="Times New Roman" w:cs="Times New Roman"/>
          <w:noProof/>
          <w:szCs w:val="24"/>
        </w:rPr>
      </w:pPr>
      <w:r w:rsidRPr="001264AE">
        <w:rPr>
          <w:rFonts w:ascii="Times New Roman" w:hAnsi="Times New Roman" w:cs="Times New Roman"/>
          <w:noProof/>
          <w:szCs w:val="24"/>
        </w:rPr>
        <w:t xml:space="preserve">25. </w:t>
      </w:r>
      <w:r w:rsidRPr="001264AE">
        <w:rPr>
          <w:rFonts w:ascii="Times New Roman" w:hAnsi="Times New Roman" w:cs="Times New Roman"/>
          <w:noProof/>
          <w:szCs w:val="24"/>
        </w:rPr>
        <w:tab/>
        <w:t xml:space="preserve">Brahmbhatt S, Mikhail M, Islam S, Aloia JF. Vitamin D and Abdominal Aortic Calcification in Older African American Women, the  PODA Clinical Trial. Nutrients. 2020 Mar;12(3). </w:t>
      </w:r>
    </w:p>
    <w:p w14:paraId="55DA15AB" w14:textId="77777777" w:rsidR="001264AE" w:rsidRPr="001264AE" w:rsidRDefault="001264AE" w:rsidP="001264AE">
      <w:pPr>
        <w:widowControl w:val="0"/>
        <w:autoSpaceDE w:val="0"/>
        <w:autoSpaceDN w:val="0"/>
        <w:adjustRightInd w:val="0"/>
        <w:spacing w:line="480" w:lineRule="auto"/>
        <w:ind w:left="640" w:hanging="640"/>
        <w:rPr>
          <w:rFonts w:ascii="Times New Roman" w:hAnsi="Times New Roman" w:cs="Times New Roman"/>
          <w:noProof/>
          <w:szCs w:val="24"/>
        </w:rPr>
      </w:pPr>
      <w:r w:rsidRPr="001264AE">
        <w:rPr>
          <w:rFonts w:ascii="Times New Roman" w:hAnsi="Times New Roman" w:cs="Times New Roman"/>
          <w:noProof/>
          <w:szCs w:val="24"/>
        </w:rPr>
        <w:t xml:space="preserve">26. </w:t>
      </w:r>
      <w:r w:rsidRPr="001264AE">
        <w:rPr>
          <w:rFonts w:ascii="Times New Roman" w:hAnsi="Times New Roman" w:cs="Times New Roman"/>
          <w:noProof/>
          <w:szCs w:val="24"/>
        </w:rPr>
        <w:tab/>
        <w:t xml:space="preserve">Wasilewski GB, Vervloet MG, Schurgers LJ. The Bone-Vasculature Axis: Calcium Supplementation and the Role of Vitamin K. Front Cardiovasc Med. 2019;6:6. </w:t>
      </w:r>
    </w:p>
    <w:p w14:paraId="2A7E2F7E" w14:textId="77777777" w:rsidR="001264AE" w:rsidRPr="001264AE" w:rsidRDefault="001264AE" w:rsidP="001264AE">
      <w:pPr>
        <w:widowControl w:val="0"/>
        <w:autoSpaceDE w:val="0"/>
        <w:autoSpaceDN w:val="0"/>
        <w:adjustRightInd w:val="0"/>
        <w:spacing w:line="480" w:lineRule="auto"/>
        <w:ind w:left="640" w:hanging="640"/>
        <w:rPr>
          <w:rFonts w:ascii="Times New Roman" w:hAnsi="Times New Roman" w:cs="Times New Roman"/>
          <w:noProof/>
          <w:szCs w:val="24"/>
        </w:rPr>
      </w:pPr>
      <w:r w:rsidRPr="001264AE">
        <w:rPr>
          <w:rFonts w:ascii="Times New Roman" w:hAnsi="Times New Roman" w:cs="Times New Roman"/>
          <w:noProof/>
          <w:szCs w:val="24"/>
        </w:rPr>
        <w:t xml:space="preserve">27. </w:t>
      </w:r>
      <w:r w:rsidRPr="001264AE">
        <w:rPr>
          <w:rFonts w:ascii="Times New Roman" w:hAnsi="Times New Roman" w:cs="Times New Roman"/>
          <w:noProof/>
          <w:szCs w:val="24"/>
        </w:rPr>
        <w:tab/>
        <w:t xml:space="preserve">Hamano T. Mineral and bone disorders in conventional hemodialysis: Challenges and solutions. Semin Dial. 2018 Nov;31(6):592–8. </w:t>
      </w:r>
    </w:p>
    <w:p w14:paraId="45F0BD9B" w14:textId="77777777" w:rsidR="001264AE" w:rsidRPr="001264AE" w:rsidRDefault="001264AE" w:rsidP="001264AE">
      <w:pPr>
        <w:widowControl w:val="0"/>
        <w:autoSpaceDE w:val="0"/>
        <w:autoSpaceDN w:val="0"/>
        <w:adjustRightInd w:val="0"/>
        <w:spacing w:line="480" w:lineRule="auto"/>
        <w:ind w:left="640" w:hanging="640"/>
        <w:rPr>
          <w:rFonts w:ascii="Times New Roman" w:hAnsi="Times New Roman" w:cs="Times New Roman"/>
          <w:noProof/>
          <w:szCs w:val="24"/>
        </w:rPr>
      </w:pPr>
      <w:r w:rsidRPr="001264AE">
        <w:rPr>
          <w:rFonts w:ascii="Times New Roman" w:hAnsi="Times New Roman" w:cs="Times New Roman"/>
          <w:noProof/>
          <w:szCs w:val="24"/>
        </w:rPr>
        <w:t xml:space="preserve">28. </w:t>
      </w:r>
      <w:r w:rsidRPr="001264AE">
        <w:rPr>
          <w:rFonts w:ascii="Times New Roman" w:hAnsi="Times New Roman" w:cs="Times New Roman"/>
          <w:noProof/>
          <w:szCs w:val="24"/>
        </w:rPr>
        <w:tab/>
        <w:t xml:space="preserve">Hou Y-C, Lu C-L, Lu K-C. Mineral bone disorders in chronic kidney disease. Nephrology (Carlton). 2018 Oct;23 Suppl 4:88–94. </w:t>
      </w:r>
    </w:p>
    <w:p w14:paraId="3FA6AC10" w14:textId="77777777" w:rsidR="001264AE" w:rsidRPr="001264AE" w:rsidRDefault="001264AE" w:rsidP="001264AE">
      <w:pPr>
        <w:widowControl w:val="0"/>
        <w:autoSpaceDE w:val="0"/>
        <w:autoSpaceDN w:val="0"/>
        <w:adjustRightInd w:val="0"/>
        <w:spacing w:line="480" w:lineRule="auto"/>
        <w:ind w:left="640" w:hanging="640"/>
        <w:rPr>
          <w:rFonts w:ascii="Times New Roman" w:hAnsi="Times New Roman" w:cs="Times New Roman"/>
          <w:noProof/>
          <w:szCs w:val="24"/>
        </w:rPr>
      </w:pPr>
      <w:r w:rsidRPr="001264AE">
        <w:rPr>
          <w:rFonts w:ascii="Times New Roman" w:hAnsi="Times New Roman" w:cs="Times New Roman"/>
          <w:noProof/>
          <w:szCs w:val="24"/>
        </w:rPr>
        <w:t xml:space="preserve">29. </w:t>
      </w:r>
      <w:r w:rsidRPr="001264AE">
        <w:rPr>
          <w:rFonts w:ascii="Times New Roman" w:hAnsi="Times New Roman" w:cs="Times New Roman"/>
          <w:noProof/>
          <w:szCs w:val="24"/>
        </w:rPr>
        <w:tab/>
        <w:t xml:space="preserve">Caluwé R, Pyfferoen L, De Boeck K, De Vriese AS. The effects of vitamin K supplementation and vitamin K antagonists on progression of  vascular calcification: ongoing randomized controlled trials. Clin Kidney J. 2016 Apr;9(2):273–9. </w:t>
      </w:r>
    </w:p>
    <w:p w14:paraId="7823C9F6" w14:textId="77777777" w:rsidR="001264AE" w:rsidRPr="001264AE" w:rsidRDefault="001264AE" w:rsidP="001264AE">
      <w:pPr>
        <w:widowControl w:val="0"/>
        <w:autoSpaceDE w:val="0"/>
        <w:autoSpaceDN w:val="0"/>
        <w:adjustRightInd w:val="0"/>
        <w:spacing w:line="480" w:lineRule="auto"/>
        <w:ind w:left="640" w:hanging="640"/>
        <w:rPr>
          <w:rFonts w:ascii="Times New Roman" w:hAnsi="Times New Roman" w:cs="Times New Roman"/>
          <w:noProof/>
          <w:szCs w:val="24"/>
        </w:rPr>
      </w:pPr>
      <w:r w:rsidRPr="001264AE">
        <w:rPr>
          <w:rFonts w:ascii="Times New Roman" w:hAnsi="Times New Roman" w:cs="Times New Roman"/>
          <w:noProof/>
          <w:szCs w:val="24"/>
        </w:rPr>
        <w:t xml:space="preserve">30. </w:t>
      </w:r>
      <w:r w:rsidRPr="001264AE">
        <w:rPr>
          <w:rFonts w:ascii="Times New Roman" w:hAnsi="Times New Roman" w:cs="Times New Roman"/>
          <w:noProof/>
          <w:szCs w:val="24"/>
        </w:rPr>
        <w:tab/>
        <w:t xml:space="preserve">Fusaro M, Tripepi G, Noale M, Plebani M, Zaninotto M, Piccoli A, et al. Prevalence of Vertebral Fractures, Vascular Calcifications, and Mortality in Warfarin Treated Hemodialysis Patients. Curr Vasc Pharmacol. 2015;13(2):248–58. </w:t>
      </w:r>
    </w:p>
    <w:p w14:paraId="1007CEA4" w14:textId="77777777" w:rsidR="001264AE" w:rsidRPr="001264AE" w:rsidRDefault="001264AE" w:rsidP="001264AE">
      <w:pPr>
        <w:widowControl w:val="0"/>
        <w:autoSpaceDE w:val="0"/>
        <w:autoSpaceDN w:val="0"/>
        <w:adjustRightInd w:val="0"/>
        <w:spacing w:line="480" w:lineRule="auto"/>
        <w:ind w:left="640" w:hanging="640"/>
        <w:rPr>
          <w:rFonts w:ascii="Times New Roman" w:hAnsi="Times New Roman" w:cs="Times New Roman"/>
          <w:noProof/>
        </w:rPr>
      </w:pPr>
      <w:r w:rsidRPr="001264AE">
        <w:rPr>
          <w:rFonts w:ascii="Times New Roman" w:hAnsi="Times New Roman" w:cs="Times New Roman"/>
          <w:noProof/>
          <w:szCs w:val="24"/>
        </w:rPr>
        <w:t xml:space="preserve">31. </w:t>
      </w:r>
      <w:r w:rsidRPr="001264AE">
        <w:rPr>
          <w:rFonts w:ascii="Times New Roman" w:hAnsi="Times New Roman" w:cs="Times New Roman"/>
          <w:noProof/>
          <w:szCs w:val="24"/>
        </w:rPr>
        <w:tab/>
        <w:t xml:space="preserve">An WS, Lee SM, Son YK, Kim SE, Kim KH, Han JY, et al. Omega-3 fatty acid supplementation increases 1,25-dihydroxyvitamin D and fetuin-A  levels in dialysis patients. Nutr Res. 2012 Jul;32(7):495–502. </w:t>
      </w:r>
    </w:p>
    <w:p w14:paraId="413A6596" w14:textId="785E97B4" w:rsidR="0097700B" w:rsidRPr="00F0451F" w:rsidRDefault="0097700B" w:rsidP="0039256D">
      <w:pPr>
        <w:spacing w:line="480" w:lineRule="auto"/>
        <w:rPr>
          <w:rFonts w:ascii="Times New Roman" w:hAnsi="Times New Roman" w:cs="Times New Roman"/>
        </w:rPr>
      </w:pPr>
      <w:r w:rsidRPr="00F0451F">
        <w:rPr>
          <w:rFonts w:ascii="Times New Roman" w:hAnsi="Times New Roman" w:cs="Times New Roman"/>
        </w:rPr>
        <w:fldChar w:fldCharType="end"/>
      </w:r>
    </w:p>
    <w:p w14:paraId="46D6F1E9" w14:textId="77777777" w:rsidR="00861115" w:rsidRPr="00F0451F" w:rsidRDefault="00861115" w:rsidP="0039256D">
      <w:pPr>
        <w:spacing w:line="480" w:lineRule="auto"/>
        <w:rPr>
          <w:rFonts w:ascii="Times New Roman" w:hAnsi="Times New Roman" w:cs="Times New Roman"/>
        </w:rPr>
      </w:pPr>
    </w:p>
    <w:sectPr w:rsidR="00861115" w:rsidRPr="00F0451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37BF3C" w14:textId="77777777" w:rsidR="003D5F21" w:rsidRDefault="003D5F21" w:rsidP="003D5F21">
      <w:pPr>
        <w:spacing w:after="0" w:line="240" w:lineRule="auto"/>
      </w:pPr>
      <w:r>
        <w:separator/>
      </w:r>
    </w:p>
  </w:endnote>
  <w:endnote w:type="continuationSeparator" w:id="0">
    <w:p w14:paraId="3B7F8A60" w14:textId="77777777" w:rsidR="003D5F21" w:rsidRDefault="003D5F21" w:rsidP="003D5F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D48653" w14:textId="77777777" w:rsidR="003D5F21" w:rsidRDefault="003D5F21" w:rsidP="003D5F21">
      <w:pPr>
        <w:spacing w:after="0" w:line="240" w:lineRule="auto"/>
      </w:pPr>
      <w:r>
        <w:separator/>
      </w:r>
    </w:p>
  </w:footnote>
  <w:footnote w:type="continuationSeparator" w:id="0">
    <w:p w14:paraId="2FDE914B" w14:textId="77777777" w:rsidR="003D5F21" w:rsidRDefault="003D5F21" w:rsidP="003D5F2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5C7B"/>
    <w:rsid w:val="00024850"/>
    <w:rsid w:val="000658BC"/>
    <w:rsid w:val="00122838"/>
    <w:rsid w:val="00124738"/>
    <w:rsid w:val="001264AE"/>
    <w:rsid w:val="00144977"/>
    <w:rsid w:val="00153CC1"/>
    <w:rsid w:val="001802D1"/>
    <w:rsid w:val="001974A7"/>
    <w:rsid w:val="00202461"/>
    <w:rsid w:val="00203E0E"/>
    <w:rsid w:val="00215A68"/>
    <w:rsid w:val="0022042E"/>
    <w:rsid w:val="00252735"/>
    <w:rsid w:val="002758AB"/>
    <w:rsid w:val="00277565"/>
    <w:rsid w:val="002951E9"/>
    <w:rsid w:val="002B5C89"/>
    <w:rsid w:val="0030391B"/>
    <w:rsid w:val="00321ACC"/>
    <w:rsid w:val="00362D54"/>
    <w:rsid w:val="0039256D"/>
    <w:rsid w:val="003D5F21"/>
    <w:rsid w:val="003E3103"/>
    <w:rsid w:val="0040515B"/>
    <w:rsid w:val="00407C1D"/>
    <w:rsid w:val="0041461A"/>
    <w:rsid w:val="00420A05"/>
    <w:rsid w:val="00473CC3"/>
    <w:rsid w:val="00480BBD"/>
    <w:rsid w:val="004B09A4"/>
    <w:rsid w:val="004D2795"/>
    <w:rsid w:val="004E5F9E"/>
    <w:rsid w:val="004E7109"/>
    <w:rsid w:val="0056338C"/>
    <w:rsid w:val="0056795F"/>
    <w:rsid w:val="005733E7"/>
    <w:rsid w:val="005916C1"/>
    <w:rsid w:val="005B11C3"/>
    <w:rsid w:val="005C054D"/>
    <w:rsid w:val="005D4631"/>
    <w:rsid w:val="006100D3"/>
    <w:rsid w:val="00620DD1"/>
    <w:rsid w:val="0062305E"/>
    <w:rsid w:val="006268FA"/>
    <w:rsid w:val="00653708"/>
    <w:rsid w:val="006E25A4"/>
    <w:rsid w:val="007A7DA4"/>
    <w:rsid w:val="007F44C2"/>
    <w:rsid w:val="0082032B"/>
    <w:rsid w:val="00825A5E"/>
    <w:rsid w:val="00827190"/>
    <w:rsid w:val="00831BA7"/>
    <w:rsid w:val="00844861"/>
    <w:rsid w:val="00861115"/>
    <w:rsid w:val="0088230F"/>
    <w:rsid w:val="008A0ABF"/>
    <w:rsid w:val="008E6636"/>
    <w:rsid w:val="009201E7"/>
    <w:rsid w:val="00962ED1"/>
    <w:rsid w:val="0097700B"/>
    <w:rsid w:val="009B316F"/>
    <w:rsid w:val="009B42C4"/>
    <w:rsid w:val="009F6738"/>
    <w:rsid w:val="00A17215"/>
    <w:rsid w:val="00A31669"/>
    <w:rsid w:val="00A47CA1"/>
    <w:rsid w:val="00A54B67"/>
    <w:rsid w:val="00A56A9B"/>
    <w:rsid w:val="00A65EEF"/>
    <w:rsid w:val="00A86794"/>
    <w:rsid w:val="00AB1C57"/>
    <w:rsid w:val="00AB353E"/>
    <w:rsid w:val="00AE0595"/>
    <w:rsid w:val="00AE16BA"/>
    <w:rsid w:val="00AE26E3"/>
    <w:rsid w:val="00B16171"/>
    <w:rsid w:val="00B31614"/>
    <w:rsid w:val="00B54EF7"/>
    <w:rsid w:val="00B72CCE"/>
    <w:rsid w:val="00BC264B"/>
    <w:rsid w:val="00BD2D53"/>
    <w:rsid w:val="00BE7A6C"/>
    <w:rsid w:val="00C401B7"/>
    <w:rsid w:val="00C46CAF"/>
    <w:rsid w:val="00C52099"/>
    <w:rsid w:val="00C57944"/>
    <w:rsid w:val="00C57F2D"/>
    <w:rsid w:val="00C627B9"/>
    <w:rsid w:val="00C86289"/>
    <w:rsid w:val="00CB6422"/>
    <w:rsid w:val="00CC1E3D"/>
    <w:rsid w:val="00CE375B"/>
    <w:rsid w:val="00D35C7B"/>
    <w:rsid w:val="00D46809"/>
    <w:rsid w:val="00D70FCA"/>
    <w:rsid w:val="00D73BCD"/>
    <w:rsid w:val="00D87545"/>
    <w:rsid w:val="00D910A3"/>
    <w:rsid w:val="00DA38C1"/>
    <w:rsid w:val="00DA76DC"/>
    <w:rsid w:val="00DC327A"/>
    <w:rsid w:val="00DF7A2E"/>
    <w:rsid w:val="00E11F49"/>
    <w:rsid w:val="00E32A6E"/>
    <w:rsid w:val="00E84C9B"/>
    <w:rsid w:val="00E865F5"/>
    <w:rsid w:val="00EA02A9"/>
    <w:rsid w:val="00F0451F"/>
    <w:rsid w:val="00F456BB"/>
    <w:rsid w:val="00F669A5"/>
    <w:rsid w:val="00F84AEB"/>
    <w:rsid w:val="00FB1562"/>
    <w:rsid w:val="00FB5BDC"/>
    <w:rsid w:val="00FB6E88"/>
    <w:rsid w:val="00FE252D"/>
    <w:rsid w:val="00FF26A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1C54FB"/>
  <w15:chartTrackingRefBased/>
  <w15:docId w15:val="{4326C5AD-7824-4628-9B8C-983472600C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3D5F21"/>
    <w:pPr>
      <w:tabs>
        <w:tab w:val="center" w:pos="4680"/>
        <w:tab w:val="right" w:pos="9360"/>
      </w:tabs>
      <w:spacing w:after="0" w:line="240" w:lineRule="auto"/>
    </w:pPr>
  </w:style>
  <w:style w:type="character" w:customStyle="1" w:styleId="a4">
    <w:name w:val="頁首 字元"/>
    <w:basedOn w:val="a0"/>
    <w:link w:val="a3"/>
    <w:uiPriority w:val="99"/>
    <w:rsid w:val="003D5F21"/>
  </w:style>
  <w:style w:type="paragraph" w:styleId="a5">
    <w:name w:val="footer"/>
    <w:basedOn w:val="a"/>
    <w:link w:val="a6"/>
    <w:uiPriority w:val="99"/>
    <w:unhideWhenUsed/>
    <w:rsid w:val="003D5F21"/>
    <w:pPr>
      <w:tabs>
        <w:tab w:val="center" w:pos="4680"/>
        <w:tab w:val="right" w:pos="9360"/>
      </w:tabs>
      <w:spacing w:after="0" w:line="240" w:lineRule="auto"/>
    </w:pPr>
  </w:style>
  <w:style w:type="character" w:customStyle="1" w:styleId="a6">
    <w:name w:val="頁尾 字元"/>
    <w:basedOn w:val="a0"/>
    <w:link w:val="a5"/>
    <w:uiPriority w:val="99"/>
    <w:rsid w:val="003D5F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1539349">
      <w:bodyDiv w:val="1"/>
      <w:marLeft w:val="0"/>
      <w:marRight w:val="0"/>
      <w:marTop w:val="0"/>
      <w:marBottom w:val="0"/>
      <w:divBdr>
        <w:top w:val="none" w:sz="0" w:space="0" w:color="auto"/>
        <w:left w:val="none" w:sz="0" w:space="0" w:color="auto"/>
        <w:bottom w:val="none" w:sz="0" w:space="0" w:color="auto"/>
        <w:right w:val="none" w:sz="0" w:space="0" w:color="auto"/>
      </w:divBdr>
    </w:div>
    <w:div w:id="1250848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EC893F-6387-4B12-B66C-E4236C40D8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7</TotalTime>
  <Pages>8</Pages>
  <Words>24792</Words>
  <Characters>141316</Characters>
  <Application>Microsoft Office Word</Application>
  <DocSecurity>0</DocSecurity>
  <Lines>1177</Lines>
  <Paragraphs>331</Paragraphs>
  <ScaleCrop>false</ScaleCrop>
  <Company/>
  <LinksUpToDate>false</LinksUpToDate>
  <CharactersWithSpaces>165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patricia</cp:lastModifiedBy>
  <cp:revision>92</cp:revision>
  <dcterms:created xsi:type="dcterms:W3CDTF">2021-03-07T15:11:00Z</dcterms:created>
  <dcterms:modified xsi:type="dcterms:W3CDTF">2021-03-16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996fffb-7082-3275-bcb8-601afa59516c</vt:lpwstr>
  </property>
  <property fmtid="{D5CDD505-2E9C-101B-9397-08002B2CF9AE}" pid="24" name="Mendeley Citation Style_1">
    <vt:lpwstr>http://www.zotero.org/styles/vancouver</vt:lpwstr>
  </property>
</Properties>
</file>